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2F272DED"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 </w:instrText>
      </w:r>
      <w:r w:rsidR="005D258F">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DATA </w:instrText>
      </w:r>
      <w:r w:rsidR="005D258F">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 </w:instrText>
      </w:r>
      <w:r w:rsidR="00C977CC">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DATA </w:instrText>
      </w:r>
      <w:r w:rsidR="00C977CC">
        <w:fldChar w:fldCharType="end"/>
      </w:r>
      <w:r w:rsidR="00AD39E5">
        <w:fldChar w:fldCharType="separate"/>
      </w:r>
      <w:r w:rsidR="005D258F">
        <w:rPr>
          <w:noProof/>
        </w:rPr>
        <w:t>[13-16]</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 </w:instrText>
      </w:r>
      <w:r w:rsidR="005D258F">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DATA </w:instrText>
      </w:r>
      <w:r w:rsidR="005D258F">
        <w:fldChar w:fldCharType="end"/>
      </w:r>
      <w:r w:rsidR="00B2575D">
        <w:fldChar w:fldCharType="separate"/>
      </w:r>
      <w:r w:rsidR="005D258F">
        <w:rPr>
          <w:noProof/>
        </w:rPr>
        <w:t>[17-19]</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 </w:instrText>
      </w:r>
      <w:r w:rsidR="005D258F">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DATA </w:instrText>
      </w:r>
      <w:r w:rsidR="005D258F">
        <w:fldChar w:fldCharType="end"/>
      </w:r>
      <w:r w:rsidR="00200EA8">
        <w:fldChar w:fldCharType="separate"/>
      </w:r>
      <w:r w:rsidR="005D258F">
        <w:rPr>
          <w:noProof/>
        </w:rPr>
        <w:t>[20, 21]</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 </w:instrText>
      </w:r>
      <w:r w:rsidR="005D258F">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DATA </w:instrText>
      </w:r>
      <w:r w:rsidR="005D258F">
        <w:fldChar w:fldCharType="end"/>
      </w:r>
      <w:r>
        <w:fldChar w:fldCharType="separate"/>
      </w:r>
      <w:r w:rsidR="005D258F">
        <w:rPr>
          <w:noProof/>
        </w:rPr>
        <w:t>[22, 23]</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 xml:space="preserve">and is not on account </w:t>
      </w:r>
      <w:proofErr w:type="gramStart"/>
      <w:r w:rsidR="00517FA0">
        <w:t>of  ramp</w:t>
      </w:r>
      <w:proofErr w:type="gramEnd"/>
      <w:r w:rsidR="00517FA0">
        <w:t>-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 </w:instrText>
      </w:r>
      <w:r w:rsidR="005D258F">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DATA </w:instrText>
      </w:r>
      <w:r w:rsidR="005D258F">
        <w:fldChar w:fldCharType="end"/>
      </w:r>
      <w:r w:rsidR="00F420BE">
        <w:fldChar w:fldCharType="separate"/>
      </w:r>
      <w:r w:rsidR="005D258F">
        <w:rPr>
          <w:noProof/>
        </w:rPr>
        <w:t>[17, 24]</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dditional deterministic coupling</w:t>
      </w:r>
      <w:r w:rsidR="00A571AD">
        <w:t xml:space="preserve"> </w:t>
      </w:r>
      <w:r w:rsidR="009E453D">
        <w:t>reflecting societal introspection</w:t>
      </w:r>
      <w:r w:rsidR="00C27C51">
        <w:t>:</w:t>
      </w:r>
      <w:r w:rsidR="009E453D">
        <w:t xml:space="preserve"> </w:t>
      </w:r>
      <w:r w:rsidR="002B1595" w:rsidRPr="002B1595">
        <w:rPr>
          <w:i/>
          <w:iCs/>
        </w:rPr>
        <w:t>caution</w:t>
      </w:r>
      <w:r w:rsidR="009E453D">
        <w:t>.</w:t>
      </w:r>
    </w:p>
    <w:p w14:paraId="2E868DE5" w14:textId="1404026B" w:rsidR="00D918BF" w:rsidRDefault="00D918BF" w:rsidP="00EE6A1A">
      <w:pPr>
        <w:jc w:val="both"/>
      </w:pPr>
    </w:p>
    <w:p w14:paraId="0B75E269" w14:textId="7B2700DA" w:rsidR="00D918BF" w:rsidRDefault="00D918BF" w:rsidP="00EE6A1A">
      <w:pPr>
        <w:jc w:val="both"/>
      </w:pPr>
      <w:r>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fldChar w:fldCharType="begin"/>
      </w:r>
      <w:r>
        <w:instrText xml:space="preserve"> ADDIN EN.CITE &lt;EndNote&gt;&lt;Cite&gt;&lt;Author&gt;Bruinen de Bruin&lt;/Author&gt;&lt;Year&gt;2020&lt;/Year&gt;&lt;RecNum&gt;18&lt;/RecNum&gt;&lt;DisplayText&gt;[26]&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fldChar w:fldCharType="separate"/>
      </w:r>
      <w:r>
        <w:rPr>
          <w:noProof/>
        </w:rPr>
        <w:t>[26]</w:t>
      </w:r>
      <w:r>
        <w:fldChar w:fldCharType="end"/>
      </w:r>
      <w:r>
        <w:t xml:space="preserve">. A common feature of such models is the </w:t>
      </w:r>
      <w:r w:rsidRPr="00A55EF7">
        <w:rPr>
          <w:i/>
          <w:iCs/>
        </w:rPr>
        <w:t>exogenous</w:t>
      </w:r>
      <w:r>
        <w:t xml:space="preserve"> nature of the influence of various societal decisions on the primary epidemic characteristic </w:t>
      </w:r>
      <w:r w:rsidRPr="00523A82">
        <w:rPr>
          <w:i/>
          <w:iCs/>
        </w:rPr>
        <w:t>R</w:t>
      </w:r>
      <w:r w:rsidRPr="00523A82">
        <w:rPr>
          <w:i/>
          <w:iCs/>
          <w:vertAlign w:val="subscript"/>
        </w:rPr>
        <w:t>0</w:t>
      </w:r>
      <w:r>
        <w:t xml:space="preserve">: the </w:t>
      </w:r>
      <w:r w:rsidRPr="00523A82">
        <w:t>number</w:t>
      </w:r>
      <w:r>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 and modelled </w:t>
      </w:r>
      <w:r>
        <w:rPr>
          <w:i/>
          <w:iCs/>
        </w:rPr>
        <w:t>endogenously</w:t>
      </w:r>
      <w:r>
        <w:t xml:space="preserve"> with the appropriate cautioned states and cautionary coupling.</w:t>
      </w:r>
      <w:r w:rsidRPr="002B1595">
        <w:t xml:space="preserve"> </w:t>
      </w:r>
      <w:r>
        <w:t>This insight may in turn help us to focus societal measures and responses more effectively.</w:t>
      </w:r>
    </w:p>
    <w:p w14:paraId="1959423C" w14:textId="77777777" w:rsidR="00052373" w:rsidRDefault="00052373" w:rsidP="00EE6A1A">
      <w:pPr>
        <w:jc w:val="both"/>
      </w:pPr>
    </w:p>
    <w:p w14:paraId="4D39ADE5" w14:textId="08207C10" w:rsidR="00D918BF" w:rsidRDefault="003B3411" w:rsidP="00D918BF">
      <w:pPr>
        <w:jc w:val="both"/>
      </w:pPr>
      <w:r>
        <w:t>R</w:t>
      </w:r>
      <w:r w:rsidR="00052373">
        <w:t xml:space="preserve">eactive behaviour models </w:t>
      </w:r>
      <w:r>
        <w:t xml:space="preserve">coupling human psychological and social response to epidemiological dynamics </w:t>
      </w:r>
      <w:r w:rsidR="00362D8B">
        <w:t xml:space="preserve">have been </w:t>
      </w:r>
      <w:r w:rsidR="008A627F">
        <w:t xml:space="preserve">studied for over a decade </w:t>
      </w:r>
      <w:r w:rsidR="008A627F">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 </w:instrText>
      </w:r>
      <w:r w:rsidR="00C977CC">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DATA </w:instrText>
      </w:r>
      <w:r w:rsidR="00C977CC">
        <w:fldChar w:fldCharType="end"/>
      </w:r>
      <w:r w:rsidR="008A627F">
        <w:fldChar w:fldCharType="separate"/>
      </w:r>
      <w:r w:rsidR="00014A64">
        <w:rPr>
          <w:noProof/>
        </w:rPr>
        <w:t>[27-32]</w:t>
      </w:r>
      <w:r w:rsidR="008A627F">
        <w:fldChar w:fldCharType="end"/>
      </w:r>
      <w:r w:rsidR="008A627F">
        <w:t xml:space="preserve">, although </w:t>
      </w:r>
      <w:r w:rsidR="00374A88">
        <w:t xml:space="preserve">less widely known, so that </w:t>
      </w:r>
      <w:r w:rsidR="008A627F">
        <w:t xml:space="preserve">our model was </w:t>
      </w:r>
      <w:r w:rsidR="00374A88">
        <w:t>developed</w:t>
      </w:r>
      <w:r w:rsidR="008A627F">
        <w:t xml:space="preserve"> independently</w:t>
      </w:r>
      <w:r w:rsidR="00362D8B">
        <w:t>.</w:t>
      </w:r>
      <w:r w:rsidR="00A571AD">
        <w:t xml:space="preserve"> </w:t>
      </w:r>
      <w:r w:rsidR="008A627F">
        <w:t xml:space="preserve">The </w:t>
      </w:r>
      <w:r w:rsidR="001D2E87">
        <w:t>2008</w:t>
      </w:r>
      <w:r w:rsidR="008A627F">
        <w:t xml:space="preserve"> model by Epstein et. al </w:t>
      </w:r>
      <w:r w:rsidR="008A627F">
        <w:fldChar w:fldCharType="begin"/>
      </w:r>
      <w:r w:rsidR="00C977CC">
        <w:instrText xml:space="preserve"> ADDIN EN.CITE &lt;EndNote&gt;&lt;Cite&gt;&lt;Author&gt;Epstein&lt;/Author&gt;&lt;Year&gt;2008&lt;/Year&gt;&lt;RecNum&gt;1&lt;/RecNum&gt;&lt;DisplayText&gt;[16]&lt;/DisplayText&gt;&lt;record&gt;&lt;rec-number&gt;1&lt;/rec-number&gt;&lt;foreign-keys&gt;&lt;key app="EN" db-id="dew9xad2o9pv08e5wp3vr2diezd9fwtzv2vp" timestamp="1601815589"&gt;1&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lt;/publisher&gt;&lt;urls&gt;&lt;related-urls&gt;&lt;url&gt;https://doi.org/10.1371/journal.pone.0003955&lt;/url&gt;&lt;/related-urls&gt;&lt;/urls&gt;&lt;electronic-resource-num&gt;10.1371/journal.pone.0003955&lt;/electronic-resource-num&gt;&lt;/record&gt;&lt;/Cite&gt;&lt;/EndNote&gt;</w:instrText>
      </w:r>
      <w:r w:rsidR="008A627F">
        <w:fldChar w:fldCharType="separate"/>
      </w:r>
      <w:r w:rsidR="008A627F">
        <w:rPr>
          <w:noProof/>
        </w:rPr>
        <w:t>[16]</w:t>
      </w:r>
      <w:r w:rsidR="008A627F">
        <w:fldChar w:fldCharType="end"/>
      </w:r>
      <w:r w:rsidR="008A627F">
        <w:t xml:space="preserve"> </w:t>
      </w:r>
      <w:r w:rsidR="00A571AD">
        <w:t>introduc</w:t>
      </w:r>
      <w:r w:rsidR="00362D8B">
        <w:t>es</w:t>
      </w:r>
      <w:r w:rsidR="00A571AD">
        <w:t xml:space="preserve"> a</w:t>
      </w:r>
      <w:r w:rsidR="0070512D">
        <w:t>n endogenous</w:t>
      </w:r>
      <w:r w:rsidR="00A571AD">
        <w:t xml:space="preserve"> coupling between “fear and disease”, with a modification of the classical SIR model.  They argue that </w:t>
      </w:r>
      <w:r w:rsidR="0070512D">
        <w:t xml:space="preserve">empirically </w:t>
      </w:r>
      <w:r w:rsidR="00A571AD">
        <w:t xml:space="preserve">effective models require such coupling, and that the resulting dynamics are richer than the dynamics of the classical model, including a second wave.  </w:t>
      </w:r>
      <w:r w:rsidR="008A627F">
        <w:t>This and s</w:t>
      </w:r>
      <w:r w:rsidR="001C0372">
        <w:t xml:space="preserve">everal of the models observe second wave dynamics </w:t>
      </w:r>
      <w:r w:rsidR="00FA269F">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 </w:instrText>
      </w:r>
      <w:r w:rsidR="00C977CC">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DATA </w:instrText>
      </w:r>
      <w:r w:rsidR="00C977CC">
        <w:fldChar w:fldCharType="end"/>
      </w:r>
      <w:r w:rsidR="00FA269F">
        <w:fldChar w:fldCharType="separate"/>
      </w:r>
      <w:r w:rsidR="008A627F">
        <w:rPr>
          <w:noProof/>
        </w:rPr>
        <w:t>[16, 27, 29, 30]</w:t>
      </w:r>
      <w:r w:rsidR="00FA269F">
        <w:fldChar w:fldCharType="end"/>
      </w:r>
      <w:r w:rsidR="00FA269F">
        <w:t xml:space="preserve">, </w:t>
      </w:r>
      <w:r w:rsidR="008A627F">
        <w:t>as well as</w:t>
      </w:r>
      <w:r w:rsidR="00FA269F">
        <w:t xml:space="preserve"> other dynamical features</w:t>
      </w:r>
      <w:r w:rsidR="008A627F">
        <w:t>,</w:t>
      </w:r>
      <w:r w:rsidR="00FA269F">
        <w:t xml:space="preserve"> such as a transition between different modes of qualitative behav</w:t>
      </w:r>
      <w:r w:rsidR="008A627F">
        <w:t>i</w:t>
      </w:r>
      <w:r w:rsidR="00FA269F">
        <w:t>o</w:t>
      </w:r>
      <w:r w:rsidR="008A627F">
        <w:t>u</w:t>
      </w:r>
      <w:r w:rsidR="00FA269F">
        <w:t xml:space="preserve">r with different asymptotic infection rates, ranging from no outbreak to uncontrolled outbreak </w:t>
      </w:r>
      <w:r w:rsidR="00FA269F">
        <w:fldChar w:fldCharType="begin"/>
      </w:r>
      <w:r w:rsidR="008A627F">
        <w:instrText xml:space="preserve"> ADDIN EN.CITE &lt;EndNote&gt;&lt;Cite&gt;&lt;Author&gt;Johnston&lt;/Author&gt;&lt;Year&gt;2020&lt;/Year&gt;&lt;RecNum&gt;35&lt;/RecNum&gt;&lt;DisplayText&gt;[27]&lt;/DisplayText&gt;&lt;record&gt;&lt;rec-number&gt;35&lt;/rec-number&gt;&lt;foreign-keys&gt;&lt;key app="EN" db-id="pdvdwdpxbt9rxiedr06pz929t2ed5fatxsar" timestamp="1602222020"&gt;35&lt;/key&gt;&lt;/foreign-keys&gt;&lt;ref-type name="Journal Article"&gt;17&lt;/ref-type&gt;&lt;contributors&gt;&lt;authors&gt;&lt;author&gt;Johnston, Matthew D&lt;/author&gt;&lt;author&gt;Pell, Bruce&lt;/author&gt;&lt;/authors&gt;&lt;/contributors&gt;&lt;titles&gt;&lt;title&gt;A Dynamical Framework for Modeling Fear of Infection and Frustration with Social Distancing in COVID-19 Spread&lt;/title&gt;&lt;secondary-title&gt;arXiv preprint arXiv:2008.06023&lt;/secondary-title&gt;&lt;/titles&gt;&lt;periodical&gt;&lt;full-title&gt;arXiv preprint arXiv:2008.06023&lt;/full-title&gt;&lt;/periodical&gt;&lt;dates&gt;&lt;year&gt;2020&lt;/year&gt;&lt;/dates&gt;&lt;urls&gt;&lt;/urls&gt;&lt;/record&gt;&lt;/Cite&gt;&lt;/EndNote&gt;</w:instrText>
      </w:r>
      <w:r w:rsidR="00FA269F">
        <w:fldChar w:fldCharType="separate"/>
      </w:r>
      <w:r w:rsidR="008A627F">
        <w:rPr>
          <w:noProof/>
        </w:rPr>
        <w:t>[27]</w:t>
      </w:r>
      <w:r w:rsidR="00FA269F">
        <w:fldChar w:fldCharType="end"/>
      </w:r>
      <w:r w:rsidR="00FA269F">
        <w:t xml:space="preserve">. </w:t>
      </w:r>
      <w:r>
        <w:t>W</w:t>
      </w:r>
      <w:r w:rsidR="00235CE6">
        <w:t xml:space="preserve">e show here that the simple introduction of cautioned </w:t>
      </w:r>
      <w:r w:rsidR="00235CE6">
        <w:lastRenderedPageBreak/>
        <w:t>individuals</w:t>
      </w:r>
      <w:r w:rsidR="00D918BF">
        <w:t xml:space="preserve"> </w:t>
      </w:r>
      <w:r w:rsidR="00235CE6">
        <w:t>in a compartmental model accounts for the major novel features of the Covid-19 pandemic</w:t>
      </w:r>
      <w:r w:rsidR="00172775">
        <w:t xml:space="preserve"> </w:t>
      </w:r>
      <w:r>
        <w:t xml:space="preserve">observed </w:t>
      </w:r>
      <w:r w:rsidR="001D2E87">
        <w:t xml:space="preserve">in 2020 </w:t>
      </w:r>
      <w:r>
        <w:t>in data on deaths and confirmed cases</w:t>
      </w:r>
      <w:r w:rsidR="00235CE6">
        <w:t>.</w:t>
      </w:r>
      <w:r w:rsidR="00172775">
        <w:t xml:space="preserve"> </w:t>
      </w:r>
      <w:r w:rsidR="00D918BF">
        <w:t>We will now review the salient feature</w:t>
      </w:r>
      <w:r w:rsidR="00CF2600">
        <w:t>s</w:t>
      </w:r>
      <w:r w:rsidR="00D918BF">
        <w:t xml:space="preserve"> of epidemiological dynamics observed in data for confirmed cases and deaths, across a broad cross section of countries, and then proceed to introduce caution coupling en</w:t>
      </w:r>
      <w:r w:rsidR="00CF2600">
        <w:t>h</w:t>
      </w:r>
      <w:r w:rsidR="00D918BF">
        <w:t xml:space="preserve">ancements to the classic </w:t>
      </w:r>
      <w:r w:rsidR="001D2E87">
        <w:t xml:space="preserve">SIR and </w:t>
      </w:r>
      <w:r w:rsidR="00D918BF">
        <w:t>SEIR models</w:t>
      </w:r>
      <w:r w:rsidR="00CF2600">
        <w:t>, aiming to capture the salient features seen in the data, both qualitatively and quantitatively through fitting.</w:t>
      </w:r>
    </w:p>
    <w:p w14:paraId="4EE31733" w14:textId="0065669C" w:rsidR="00580A50" w:rsidRDefault="00580A50"/>
    <w:p w14:paraId="1BDB292C" w14:textId="72ECE267" w:rsidR="00313967" w:rsidRDefault="00CD5AFA" w:rsidP="009C03BC">
      <w:pPr>
        <w:jc w:val="both"/>
      </w:pPr>
      <w:r>
        <w:t xml:space="preserve">The first salient feature of dynamics is the asymptotic fraction of the population that becomes immune to the disease.  </w:t>
      </w:r>
      <w:r w:rsidR="009C03BC">
        <w:t xml:space="preserve">In March 2020, a study in Oxford </w:t>
      </w:r>
      <w:r w:rsidR="00FC0501">
        <w:fldChar w:fldCharType="begin"/>
      </w:r>
      <w:r w:rsidR="00362D8B">
        <w:instrText xml:space="preserve"> ADDIN EN.CITE &lt;EndNote&gt;&lt;Cite&gt;&lt;Author&gt;Lourenco&lt;/Author&gt;&lt;Year&gt;2020&lt;/Year&gt;&lt;RecNum&gt;2&lt;/RecNum&gt;&lt;DisplayText&gt;[33]&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362D8B">
        <w:rPr>
          <w:noProof/>
        </w:rPr>
        <w:t>[33]</w:t>
      </w:r>
      <w:r w:rsidR="00FC0501">
        <w:fldChar w:fldCharType="end"/>
      </w:r>
      <w:r w:rsidR="00FC0501">
        <w:t xml:space="preserve"> </w:t>
      </w:r>
      <w:r w:rsidR="009C03BC">
        <w:t xml:space="preserve">suggested, using an SIR model, that a much larger portion of society may be infected than normally inferred from the testing data, which was </w:t>
      </w:r>
      <w:r w:rsidR="008D4DAF">
        <w:t xml:space="preserve">parsimoniously </w:t>
      </w:r>
      <w:r w:rsidR="009C03BC">
        <w:t>biased to symptom carriers</w:t>
      </w:r>
      <w:r w:rsidR="00FC0501">
        <w:t>.</w:t>
      </w:r>
      <w:r w:rsidR="009C03BC">
        <w:t xml:space="preserve"> This was in-line with standard epidemiological modelling that relates the epidemic proliferation peak and </w:t>
      </w:r>
      <w:r w:rsidR="008D4DAF">
        <w:t xml:space="preserve">its </w:t>
      </w:r>
      <w:r w:rsidR="009C03BC">
        <w:t>subsequent decline to the advent of a significant fraction of the population becoming immune to the disease</w:t>
      </w:r>
      <w:r w:rsidR="00656A28">
        <w:t xml:space="preserve"> (herd immunity)</w:t>
      </w:r>
      <w:r w:rsidR="009C03BC">
        <w:t xml:space="preserv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first peaks </w:t>
      </w:r>
      <w:r w:rsidR="008D4DAF">
        <w:t>in</w:t>
      </w:r>
      <w:r w:rsidR="003F5B17">
        <w:t xml:space="preserve"> daily infection rates </w:t>
      </w:r>
      <w:r w:rsidR="00374A88">
        <w:t xml:space="preserve">(at levels much lower than herd-immunity) </w:t>
      </w:r>
      <w:r w:rsidR="003F5B17">
        <w:t>quantitatively.</w:t>
      </w:r>
      <w:r w:rsidR="004E60D3">
        <w:t xml:space="preserve"> </w:t>
      </w:r>
    </w:p>
    <w:p w14:paraId="49810DDB" w14:textId="6237FAAF" w:rsidR="00374A88" w:rsidRDefault="00374A88" w:rsidP="009C03BC">
      <w:pPr>
        <w:jc w:val="both"/>
      </w:pPr>
    </w:p>
    <w:p w14:paraId="6719A694" w14:textId="13E1D423" w:rsidR="002D1BB0" w:rsidRDefault="002D1BB0" w:rsidP="002D1BB0">
      <w:pPr>
        <w:jc w:val="both"/>
      </w:pPr>
      <w:r>
        <w:t>A second common feature of the epidemic</w:t>
      </w:r>
      <w:r w:rsidR="005039AD">
        <w:t>, shown in Fig. 1,</w:t>
      </w:r>
      <w:r>
        <w:t xml:space="preserve"> is the occurrence of long sustained periods of high levels of daily infection, following the first peak – even sometimes turning it into an initial plateau rather than a peak. The cumulative case count curves shown in Figs </w:t>
      </w:r>
      <w:r w:rsidR="005039AD">
        <w:t>1</w:t>
      </w:r>
      <w:r>
        <w:t xml:space="preserve">A and </w:t>
      </w:r>
      <w:r w:rsidR="005039AD">
        <w:t>1</w:t>
      </w:r>
      <w:r>
        <w:t xml:space="preserve">C have long linear regions (shown with a simple three-segment piecewise linear fit superimposed on the data), which correspond to broadened peaks and extended flat regions in the tails of the daily data shown in Figs </w:t>
      </w:r>
      <w:r w:rsidR="005039AD">
        <w:t>1</w:t>
      </w:r>
      <w:r>
        <w:t xml:space="preserve">B and </w:t>
      </w:r>
      <w:r w:rsidR="005039AD">
        <w:t>1</w:t>
      </w:r>
      <w:r>
        <w:t>C, both uncharacteristic of the classical epidemiological models (e.g. SIR and SEIR models).  The typical response seen in the data is an early saturation peak followed by an extended period with nearly constant rates of daily infection, at varying levels depending on the individual countries, prior to a second wave of infection. In the USA, for example, the constant infection rate phase persisted without much attenuation from the initial peak level for 2.5 months from April to mid-June 2020. This high constant infection rate phase is also seen in the whole world data (not shown) and other large countries like Brazil and Russia. In many other countries, such as Italy, Spain, and Germany in Europe, but also Japan, South Korea, and Australia, the extended constant phase is also seen but at a significantly lower level than the initial peak. We shall see how the cautioned SIR family of models explain these phenomena, while capturing other features including the timing of second infection peaks.</w:t>
      </w:r>
      <w:r w:rsidR="005039AD">
        <w:t xml:space="preserve"> As we shall show below, the extended linear phases are not simply the product of linear testing ramp ups. </w:t>
      </w:r>
    </w:p>
    <w:p w14:paraId="751EFE94" w14:textId="77777777" w:rsidR="005039AD" w:rsidRDefault="002D1BB0" w:rsidP="002D1BB0">
      <w:pPr>
        <w:jc w:val="both"/>
      </w:pPr>
      <w:r>
        <w:t xml:space="preserve"> </w:t>
      </w:r>
    </w:p>
    <w:p w14:paraId="66D82A22" w14:textId="2C613F06" w:rsidR="002D1BB0" w:rsidRDefault="005039AD" w:rsidP="002D1BB0">
      <w:pPr>
        <w:jc w:val="both"/>
      </w:pPr>
      <w:r>
        <w:t>The</w:t>
      </w:r>
      <w:r w:rsidR="00D713FF">
        <w:t>se</w:t>
      </w:r>
      <w:r>
        <w:t xml:space="preserve"> linear </w:t>
      </w:r>
      <w:r w:rsidR="00D713FF">
        <w:t xml:space="preserve">epidemic saturation </w:t>
      </w:r>
      <w:r>
        <w:t xml:space="preserve">phases </w:t>
      </w:r>
      <w:r w:rsidR="00D713FF">
        <w:t>are</w:t>
      </w:r>
      <w:r>
        <w:t xml:space="preserve"> reminiscent of</w:t>
      </w:r>
      <w:r w:rsidR="002D1BB0">
        <w:t xml:space="preserve"> bacterial viral proliferation kinetics inside a single cell, which systematically show exponential growth giving way to linear growth in the absence of immunity </w:t>
      </w:r>
      <w:r w:rsidR="002D1BB0">
        <w:fldChar w:fldCharType="begin"/>
      </w:r>
      <w:r w:rsidR="002D1BB0">
        <w:instrText xml:space="preserve"> ADDIN EN.CITE &lt;EndNote&gt;&lt;Cite&gt;&lt;Author&gt;Yin&lt;/Author&gt;&lt;Year&gt;2018&lt;/Year&gt;&lt;RecNum&gt;26&lt;/RecNum&gt;&lt;DisplayText&gt;[34, 35]&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4, 35]</w:t>
      </w:r>
      <w:r w:rsidR="002D1BB0">
        <w:fldChar w:fldCharType="end"/>
      </w:r>
      <w:r w:rsidR="002D1BB0">
        <w:t xml:space="preserve">. The fundamental reason for this </w:t>
      </w:r>
      <w:r w:rsidR="00D713FF">
        <w:t xml:space="preserve">there </w:t>
      </w:r>
      <w:r w:rsidR="002D1BB0">
        <w:t xml:space="preserve">is specific host resource limitation, for example of the Qß viral replicase enzymes responsible for copying the RNA viral genome </w:t>
      </w:r>
      <w:r w:rsidR="002D1BB0">
        <w:fldChar w:fldCharType="begin"/>
      </w:r>
      <w:r w:rsidR="002D1BB0">
        <w:instrText xml:space="preserve"> ADDIN EN.CITE &lt;EndNote&gt;&lt;Cite&gt;&lt;Author&gt;Biebricher&lt;/Author&gt;&lt;Year&gt;1983&lt;/Year&gt;&lt;RecNum&gt;27&lt;/RecNum&gt;&lt;DisplayText&gt;[35]&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5]</w:t>
      </w:r>
      <w:r w:rsidR="002D1BB0">
        <w:fldChar w:fldCharType="end"/>
      </w:r>
      <w:r w:rsidR="002D1BB0">
        <w:t xml:space="preserve">. </w:t>
      </w:r>
      <w:r w:rsidR="00D713FF">
        <w:t xml:space="preserve">When </w:t>
      </w:r>
      <w:proofErr w:type="gramStart"/>
      <w:r w:rsidR="00D713FF">
        <w:t>a  resource</w:t>
      </w:r>
      <w:proofErr w:type="gramEnd"/>
      <w:r w:rsidR="00D713FF">
        <w:t xml:space="preserve"> (such as free replicase enzyme) is depleted</w:t>
      </w:r>
      <w:r w:rsidR="002D1BB0">
        <w:t>,</w:t>
      </w:r>
      <w:r w:rsidR="00D713FF">
        <w:t xml:space="preserve"> the growth changes from exponential to a constant rate limited by the fully occupied enzyme output</w:t>
      </w:r>
      <w:r w:rsidR="002D1BB0">
        <w:t xml:space="preserve">. </w:t>
      </w:r>
      <w:r w:rsidR="001267A8">
        <w:t xml:space="preserve">In analogy with the viral proliferation kinetics producing linear </w:t>
      </w:r>
      <w:r w:rsidR="001267A8">
        <w:lastRenderedPageBreak/>
        <w:t>growth, t</w:t>
      </w:r>
      <w:r w:rsidR="002D1BB0">
        <w:t>he authors</w:t>
      </w:r>
      <w:r w:rsidR="001267A8">
        <w:t>’</w:t>
      </w:r>
      <w:r w:rsidR="002D1BB0">
        <w:t xml:space="preserve"> propose</w:t>
      </w:r>
      <w:r w:rsidR="001267A8">
        <w:t>d caution coupling is</w:t>
      </w:r>
      <w:r w:rsidR="002D1BB0">
        <w:t xml:space="preserve"> a similarly endogenous mechanism that can account for the observed linear growth phases for Covid-19 in societies shown in Fig. </w:t>
      </w:r>
      <w:r>
        <w:t>1</w:t>
      </w:r>
      <w:r w:rsidR="002D1BB0">
        <w:t>A and C</w:t>
      </w:r>
      <w:r w:rsidR="00D713FF">
        <w:t xml:space="preserve"> as well as more complex profiles</w:t>
      </w:r>
      <w:r w:rsidR="002D1BB0">
        <w:t xml:space="preserve">. </w:t>
      </w:r>
    </w:p>
    <w:p w14:paraId="7340975F" w14:textId="4277E4D4" w:rsidR="00374A88" w:rsidRDefault="002D1BB0" w:rsidP="009C03BC">
      <w:pPr>
        <w:jc w:val="both"/>
      </w:pPr>
      <w:r>
        <w:t xml:space="preserve">  </w:t>
      </w:r>
    </w:p>
    <w:p w14:paraId="6DC91A0A" w14:textId="0CA6A496" w:rsidR="00CD5AFA" w:rsidRDefault="00CD5AFA" w:rsidP="009C03BC">
      <w:pPr>
        <w:jc w:val="both"/>
      </w:pPr>
      <w:r>
        <w:t xml:space="preserve">A third salient feature is multiple waves of infection (multiple peaks in observed cases).  Reactive models have been seen to produce two waves </w: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 </w:instrTex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DATA </w:instrText>
      </w:r>
      <w:r>
        <w:fldChar w:fldCharType="end"/>
      </w:r>
      <w:r>
        <w:fldChar w:fldCharType="separate"/>
      </w:r>
      <w:r>
        <w:rPr>
          <w:noProof/>
        </w:rPr>
        <w:t>[16, 27, 29, 30]</w:t>
      </w:r>
      <w:r>
        <w:fldChar w:fldCharType="end"/>
      </w:r>
      <w:r>
        <w:t xml:space="preserve">.  The data for Covid-19 are already showing a third wave; our model with caution coupling can produce multiple </w:t>
      </w:r>
      <w:r w:rsidR="00AD44D7">
        <w:t>waves</w:t>
      </w:r>
      <w:r>
        <w:t>.</w:t>
      </w:r>
    </w:p>
    <w:p w14:paraId="231E21A3" w14:textId="77777777" w:rsidR="00CD5AFA" w:rsidRDefault="00CD5AFA" w:rsidP="009C03BC">
      <w:pPr>
        <w:jc w:val="both"/>
      </w:pPr>
    </w:p>
    <w:p w14:paraId="10A1191E" w14:textId="01AA671F" w:rsidR="00924DF1" w:rsidRDefault="00326435" w:rsidP="00AD44D7">
      <w:pPr>
        <w:jc w:val="both"/>
      </w:pPr>
      <w:r>
        <w:t xml:space="preserve">The seemingly wide diversity of country epidemic responses seen in the daily confirmed cases and death tolls has inhibited a systematic analysis and recognition of common salient features, which are important for full understanding of the pandemic and responses to it. </w:t>
      </w:r>
      <w:r w:rsidR="00AD44D7">
        <w:t>T</w:t>
      </w:r>
      <w:r w:rsidR="00E443F4" w:rsidRPr="003B0E83">
        <w:t xml:space="preserve">he compiled data both for the number of Covid-19 cases </w:t>
      </w:r>
      <w:r w:rsidR="00787E3D" w:rsidRPr="003B0E83">
        <w:t xml:space="preserve">in different countries </w:t>
      </w:r>
      <w:r w:rsidR="00E443F4" w:rsidRPr="003B0E83">
        <w:t xml:space="preserve">and resulting deaths show a wide variety of time profiles as shown in Figure </w:t>
      </w:r>
      <w:r w:rsidR="005039AD" w:rsidRPr="003B0E83">
        <w:t>2</w:t>
      </w:r>
      <w:r w:rsidR="00E443F4" w:rsidRPr="003B0E83">
        <w:t xml:space="preserve">. </w:t>
      </w:r>
      <w:r w:rsidR="00AD44D7">
        <w:t>But upon inspection</w:t>
      </w:r>
      <w:r w:rsidR="00014A64" w:rsidRPr="003B0E83">
        <w:t xml:space="preserve">, there appear to be common features shared among large groups of countries, such as the broadened peaks, plateaus, </w:t>
      </w:r>
      <w:r w:rsidR="004B0294">
        <w:t xml:space="preserve">sustained low level infections, and </w:t>
      </w:r>
      <w:r w:rsidR="00014A64" w:rsidRPr="003B0E83">
        <w:t>2</w:t>
      </w:r>
      <w:r w:rsidR="00014A64" w:rsidRPr="003B0E83">
        <w:rPr>
          <w:vertAlign w:val="superscript"/>
        </w:rPr>
        <w:t>nd</w:t>
      </w:r>
      <w:r w:rsidR="00014A64" w:rsidRPr="003B0E83">
        <w:t xml:space="preserve"> waves which motivate a more systematic analysis. </w:t>
      </w:r>
      <w:r w:rsidR="00AD44D7">
        <w:t>To quantify these common features seen in groups of country profiles, we use</w:t>
      </w:r>
      <w:r w:rsidR="00014A64" w:rsidRPr="003B0E83">
        <w:t xml:space="preserve"> functional</w:t>
      </w:r>
      <w:r w:rsidR="00AD44D7">
        <w:t xml:space="preserve"> principal component analys</w:t>
      </w:r>
      <w:ins w:id="0" w:author="Norman Packard" w:date="2020-10-10T22:26:00Z">
        <w:r w:rsidR="005724B5">
          <w:t>i</w:t>
        </w:r>
      </w:ins>
      <w:del w:id="1" w:author="Norman Packard" w:date="2020-10-10T22:26:00Z">
        <w:r w:rsidR="00AD44D7" w:rsidDel="005724B5">
          <w:delText>y</w:delText>
        </w:r>
      </w:del>
      <w:r w:rsidR="00AD44D7">
        <w:t>s</w:t>
      </w:r>
      <w:r w:rsidR="00014A64" w:rsidRPr="003B0E83">
        <w:t xml:space="preserve"> </w:t>
      </w:r>
      <w:r w:rsidR="00AD44D7">
        <w:t>(F</w:t>
      </w:r>
      <w:r w:rsidR="00014A64" w:rsidRPr="003B0E83">
        <w:t>PCA</w:t>
      </w:r>
      <w:r w:rsidR="00AD44D7">
        <w:t>),</w:t>
      </w:r>
      <w:r w:rsidR="00014A64" w:rsidRPr="003B0E83">
        <w:t xml:space="preserve"> a powerful too</w:t>
      </w:r>
      <w:r w:rsidR="005F1C93">
        <w:t>l</w:t>
      </w:r>
      <w:r w:rsidR="00014A64" w:rsidRPr="003B0E83">
        <w:t xml:space="preserve"> for analysing variants in curves such as time series data </w:t>
      </w:r>
      <w:r w:rsidR="00014A64" w:rsidRPr="003B0E83">
        <w:fldChar w:fldCharType="begin"/>
      </w:r>
      <w:r w:rsidR="00014A64" w:rsidRPr="003B0E83">
        <w:instrText xml:space="preserve"> ADDIN EN.CITE &lt;EndNote&gt;&lt;Cite&gt;&lt;Author&gt;Jones&lt;/Author&gt;&lt;Year&gt;1992&lt;/Year&gt;&lt;RecNum&gt;40&lt;/RecNum&gt;&lt;DisplayText&gt;[36]&lt;/DisplayText&gt;&lt;record&gt;&lt;rec-number&gt;40&lt;/rec-number&gt;&lt;foreign-keys&gt;&lt;key app="EN" db-id="pdvdwdpxbt9rxiedr06pz929t2ed5fatxsar" timestamp="1602238777"&gt;40&lt;/key&gt;&lt;/foreign-keys&gt;&lt;ref-type name="Journal Article"&gt;17&lt;/ref-type&gt;&lt;contributors&gt;&lt;authors&gt;&lt;author&gt;Jones, M. C.&lt;/author&gt;&lt;author&gt;Rice, John A.&lt;/author&gt;&lt;/authors&gt;&lt;/contributors&gt;&lt;titles&gt;&lt;title&gt;Displaying the Important Features of Large Collections of Similar Curves&lt;/title&gt;&lt;secondary-title&gt;The American Statistician&lt;/secondary-title&gt;&lt;/titles&gt;&lt;periodical&gt;&lt;full-title&gt;The American Statistician&lt;/full-title&gt;&lt;/periodical&gt;&lt;pages&gt;140-145&lt;/pages&gt;&lt;volume&gt;46&lt;/volume&gt;&lt;number&gt;2&lt;/number&gt;&lt;dates&gt;&lt;year&gt;1992&lt;/year&gt;&lt;pub-dates&gt;&lt;date&gt;1992/05/01&lt;/date&gt;&lt;/pub-dates&gt;&lt;/dates&gt;&lt;publisher&gt;Taylor &amp;amp; Francis&lt;/publisher&gt;&lt;isbn&gt;0003-1305&lt;/isbn&gt;&lt;urls&gt;&lt;related-urls&gt;&lt;url&gt;https://www.tandfonline.com/doi/abs/10.1080/00031305.1992.10475870&lt;/url&gt;&lt;/related-urls&gt;&lt;/urls&gt;&lt;electronic-resource-num&gt;10.1080/00031305.1992.10475870&lt;/electronic-resource-num&gt;&lt;/record&gt;&lt;/Cite&gt;&lt;/EndNote&gt;</w:instrText>
      </w:r>
      <w:r w:rsidR="00014A64" w:rsidRPr="003B0E83">
        <w:fldChar w:fldCharType="separate"/>
      </w:r>
      <w:r w:rsidR="00014A64" w:rsidRPr="003B0E83">
        <w:rPr>
          <w:noProof/>
        </w:rPr>
        <w:t>[36]</w:t>
      </w:r>
      <w:r w:rsidR="00014A64" w:rsidRPr="003B0E83">
        <w:fldChar w:fldCharType="end"/>
      </w:r>
      <w:r w:rsidR="00924DF1">
        <w:t xml:space="preserve">, followed by clustering, using hierarchical density-based clustering (HDBSCAN) </w:t>
      </w:r>
      <w:r w:rsidR="00924DF1">
        <w:fldChar w:fldCharType="begin"/>
      </w:r>
      <w:r w:rsidR="00924DF1">
        <w:instrText xml:space="preserve"> ADDIN EN.CITE &lt;EndNote&gt;&lt;Cite&gt;&lt;Author&gt;McInnes&lt;/Author&gt;&lt;Year&gt;2017&lt;/Year&gt;&lt;RecNum&gt;6&lt;/RecNum&gt;&lt;DisplayText&gt;[37]&lt;/DisplayText&gt;&lt;record&gt;&lt;rec-number&gt;6&lt;/rec-number&gt;&lt;foreign-keys&gt;&lt;key app="EN" db-id="dew9xad2o9pv08e5wp3vr2diezd9fwtzv2vp" timestamp="1602310792"&gt;6&lt;/key&gt;&lt;/foreign-keys&gt;&lt;ref-type name="Journal Article"&gt;17&lt;/ref-type&gt;&lt;contributors&gt;&lt;authors&gt;&lt;author&gt;McInnes, Leland&lt;/author&gt;&lt;author&gt;Healy, John&lt;/author&gt;&lt;author&gt;Astels, Steve&lt;/author&gt;&lt;/authors&gt;&lt;/contributors&gt;&lt;titles&gt;&lt;title&gt;hdbscan: Hierarchical density based clustering&lt;/title&gt;&lt;secondary-title&gt;Journal of Open Source Software&lt;/secondary-title&gt;&lt;/titles&gt;&lt;periodical&gt;&lt;full-title&gt;Journal of Open Source Software&lt;/full-title&gt;&lt;/periodical&gt;&lt;pages&gt;205&lt;/pages&gt;&lt;volume&gt;2&lt;/volume&gt;&lt;number&gt;11&lt;/number&gt;&lt;dates&gt;&lt;year&gt;2017&lt;/year&gt;&lt;/dates&gt;&lt;isbn&gt;2475-9066&lt;/isbn&gt;&lt;urls&gt;&lt;/urls&gt;&lt;/record&gt;&lt;/Cite&gt;&lt;/EndNote&gt;</w:instrText>
      </w:r>
      <w:r w:rsidR="00924DF1">
        <w:fldChar w:fldCharType="separate"/>
      </w:r>
      <w:r w:rsidR="00924DF1">
        <w:rPr>
          <w:noProof/>
        </w:rPr>
        <w:t>[37]</w:t>
      </w:r>
      <w:r w:rsidR="00924DF1">
        <w:fldChar w:fldCharType="end"/>
      </w:r>
      <w:r w:rsidR="00924DF1">
        <w:t xml:space="preserve">.  </w:t>
      </w:r>
      <w:r w:rsidR="0024554E">
        <w:t xml:space="preserve">After synchronizing country temporal data and filtering countries to obtain those with enough data (see the SI for details), </w:t>
      </w:r>
      <w:r w:rsidR="00924DF1">
        <w:t>FPCA embed</w:t>
      </w:r>
      <w:r w:rsidR="0024554E">
        <w:t>s</w:t>
      </w:r>
      <w:r w:rsidR="00924DF1">
        <w:t xml:space="preserve"> each country’s temporal curve in a function space, then uses analysis of variance to find</w:t>
      </w:r>
      <w:r w:rsidR="00620DA2">
        <w:t xml:space="preserve"> a </w:t>
      </w:r>
      <w:r w:rsidR="00D9228A">
        <w:t xml:space="preserve">smaller </w:t>
      </w:r>
      <w:r w:rsidR="00620DA2">
        <w:t xml:space="preserve">function space </w:t>
      </w:r>
      <w:r w:rsidR="00D9228A">
        <w:t xml:space="preserve">(for a given reduced dimensionality) </w:t>
      </w:r>
      <w:r w:rsidR="00924DF1">
        <w:t>that capture</w:t>
      </w:r>
      <w:r w:rsidR="00620DA2">
        <w:t>s</w:t>
      </w:r>
      <w:r w:rsidR="00924DF1">
        <w:t xml:space="preserve"> </w:t>
      </w:r>
      <w:r w:rsidR="00620DA2">
        <w:t>the most</w:t>
      </w:r>
      <w:r w:rsidR="00924DF1">
        <w:t xml:space="preserve"> varia</w:t>
      </w:r>
      <w:r w:rsidR="00620DA2">
        <w:t>nce</w:t>
      </w:r>
      <w:r w:rsidR="00924DF1">
        <w:t xml:space="preserve"> </w:t>
      </w:r>
      <w:r w:rsidR="00620DA2">
        <w:t>in</w:t>
      </w:r>
      <w:r w:rsidR="00924DF1">
        <w:t xml:space="preserve"> </w:t>
      </w:r>
      <w:r w:rsidR="00D9228A">
        <w:t xml:space="preserve">the </w:t>
      </w:r>
      <w:r w:rsidR="00620DA2">
        <w:t xml:space="preserve">projected </w:t>
      </w:r>
      <w:r w:rsidR="00924DF1">
        <w:t>country curves</w:t>
      </w:r>
      <w:r w:rsidR="0024554E">
        <w:t xml:space="preserve">.  </w:t>
      </w:r>
      <w:r w:rsidR="00D9228A">
        <w:t>I</w:t>
      </w:r>
      <w:r w:rsidR="0024554E">
        <w:t>n th</w:t>
      </w:r>
      <w:r w:rsidR="00620DA2">
        <w:t>is</w:t>
      </w:r>
      <w:r w:rsidR="0024554E">
        <w:t xml:space="preserve"> reduced dimension </w:t>
      </w:r>
      <w:r w:rsidR="00D9228A">
        <w:t xml:space="preserve">FPCA </w:t>
      </w:r>
      <w:r w:rsidR="0024554E">
        <w:t>function space</w:t>
      </w:r>
      <w:r w:rsidR="00D9228A">
        <w:t>,</w:t>
      </w:r>
      <w:r w:rsidR="00620DA2">
        <w:t xml:space="preserve"> </w:t>
      </w:r>
      <w:r w:rsidR="0024554E">
        <w:t xml:space="preserve">we </w:t>
      </w:r>
      <w:r w:rsidR="00D9228A">
        <w:t xml:space="preserve">project and </w:t>
      </w:r>
      <w:r w:rsidR="0024554E">
        <w:t>cluster the countries.  There are various meta-parameters in the projection and clustering, as described in the SI.</w:t>
      </w:r>
      <w:r w:rsidR="00AF0ADB">
        <w:t xml:space="preserve">  We sampled these </w:t>
      </w:r>
      <w:proofErr w:type="spellStart"/>
      <w:r w:rsidR="00AF0ADB">
        <w:t>metaparameters</w:t>
      </w:r>
      <w:proofErr w:type="spellEnd"/>
      <w:r w:rsidR="00AF0ADB">
        <w:t xml:space="preserve">, ranking the </w:t>
      </w:r>
      <w:proofErr w:type="spellStart"/>
      <w:r w:rsidR="00AF0ADB">
        <w:t>clusterings</w:t>
      </w:r>
      <w:proofErr w:type="spellEnd"/>
      <w:r w:rsidR="00AF0ADB">
        <w:t xml:space="preserve">, and obtained a consensus clustering of the best sampled </w:t>
      </w:r>
      <w:proofErr w:type="spellStart"/>
      <w:r w:rsidR="00AF0ADB">
        <w:t>clusterings</w:t>
      </w:r>
      <w:proofErr w:type="spellEnd"/>
      <w:r w:rsidR="00AF0ADB">
        <w:t xml:space="preserve"> (details </w:t>
      </w:r>
      <w:r w:rsidR="0097029C">
        <w:t xml:space="preserve">are </w:t>
      </w:r>
      <w:r w:rsidR="00AF0ADB">
        <w:t xml:space="preserve">described in the SI).  The results of </w:t>
      </w:r>
      <w:r w:rsidR="007C5044">
        <w:t xml:space="preserve">the consensus clustering are shown in Figure 3, where we see the first </w:t>
      </w:r>
      <w:r w:rsidR="00AE4D83">
        <w:t>5</w:t>
      </w:r>
      <w:r w:rsidR="007C5044">
        <w:t xml:space="preserve"> functional principal components (3a), and a distributional superposition of the country traces for all countries in each of the clusters, for </w:t>
      </w:r>
      <w:r w:rsidR="004943D1">
        <w:t xml:space="preserve">deaths, </w:t>
      </w:r>
      <w:r w:rsidR="00D9228A">
        <w:t xml:space="preserve">confirmed </w:t>
      </w:r>
      <w:r w:rsidR="004943D1">
        <w:t>cases, and test-adjusted cases (3b-c)</w:t>
      </w:r>
      <w:r w:rsidR="0097029C">
        <w:t>.</w:t>
      </w:r>
    </w:p>
    <w:p w14:paraId="03230433" w14:textId="38FE8FF1" w:rsidR="00014A64" w:rsidRDefault="00014A64" w:rsidP="009C03BC">
      <w:pPr>
        <w:jc w:val="both"/>
        <w:rPr>
          <w:highlight w:val="yellow"/>
        </w:rPr>
      </w:pPr>
    </w:p>
    <w:p w14:paraId="69AAAF84" w14:textId="4937D36D" w:rsidR="00787E3D" w:rsidRDefault="00AE4D83" w:rsidP="009C03BC">
      <w:pPr>
        <w:jc w:val="both"/>
      </w:pPr>
      <w:r w:rsidRPr="0097029C">
        <w:t>The range of dynamical phenomena observed in the epidemiological dynamics illustrated in Figure 2</w:t>
      </w:r>
      <w:r>
        <w:t xml:space="preserve">, and the different </w:t>
      </w:r>
      <w:r w:rsidRPr="0097029C">
        <w:t>classes of dynamics identified by the cluster analysis</w:t>
      </w:r>
      <w:r>
        <w:t xml:space="preserve"> shown in Figure 3 demonstrate that the observed epidemiological dynamics</w:t>
      </w:r>
      <w:r w:rsidRPr="0097029C">
        <w:t xml:space="preserve"> is well beyond the dynamical repertoire of classical epidemiological models.  We will </w:t>
      </w:r>
      <w:r w:rsidR="00FA1A84">
        <w:t xml:space="preserve">now </w:t>
      </w:r>
      <w:r w:rsidRPr="0097029C">
        <w:t xml:space="preserve">demonstrate that addition of caution coupling to the models enriches the models’ dynamical repertoire to </w:t>
      </w:r>
      <w:r>
        <w:t>encompass the features observed in the data.</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 xml:space="preserve">in the SEI3R model, which adds an exposed class E of not yet infectious </w:t>
      </w:r>
      <w:r w:rsidR="00FA4D34">
        <w:lastRenderedPageBreak/>
        <w:t>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A7A6505"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including cautioned classes for all non-</w:t>
      </w:r>
      <w:proofErr w:type="gramStart"/>
      <w:r w:rsidR="006B7A29">
        <w:t xml:space="preserve">hospitalized </w:t>
      </w:r>
      <w:r w:rsidR="00997612">
        <w:t xml:space="preserve"> </w:t>
      </w:r>
      <w:r w:rsidR="006B7A29">
        <w:t>individuals</w:t>
      </w:r>
      <w:proofErr w:type="gramEnd"/>
      <w:r w:rsidR="006B7A29">
        <w:t xml:space="preserve">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2444BF3E"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ins w:id="2" w:author="Norman Packard" w:date="2020-10-10T22:24:00Z">
                <w:rPr>
                  <w:rFonts w:ascii="Cambria Math" w:hAnsi="Cambria Math"/>
                  <w:i/>
                </w:rPr>
              </w:ins>
            </m:ctrlPr>
          </m:fPr>
          <m:num>
            <m:r>
              <w:rPr>
                <w:rFonts w:ascii="Cambria Math" w:hAnsi="Cambria Math"/>
              </w:rPr>
              <m:t>1</m:t>
            </m:r>
          </m:num>
          <m:den>
            <m:sSup>
              <m:sSupPr>
                <m:ctrlPr>
                  <w:ins w:id="3" w:author="Norman Packard" w:date="2020-10-10T22:24:00Z">
                    <w:rPr>
                      <w:rFonts w:ascii="Cambria Math" w:hAnsi="Cambria Math"/>
                      <w:i/>
                    </w:rPr>
                  </w:ins>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5044">
        <w:rPr>
          <w:rFonts w:eastAsiaTheme="minorEastAsia"/>
        </w:rPr>
        <w:instrText xml:space="preserve"> ADDIN EN.CITE &lt;EndNote&gt;&lt;Cite&gt;&lt;Author&gt;Richard Eiser&lt;/Author&gt;&lt;Year&gt;2012&lt;/Year&gt;&lt;RecNum&gt;29&lt;/RecNum&gt;&lt;DisplayText&gt;[3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5044">
        <w:rPr>
          <w:rFonts w:eastAsiaTheme="minorEastAsia"/>
          <w:noProof/>
        </w:rPr>
        <w:t>[3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D4E629E"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326435">
        <w:t>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326435">
        <w:t>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326435">
        <w:t xml:space="preserve">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w:t>
      </w:r>
      <w:r w:rsidR="00F21393">
        <w:lastRenderedPageBreak/>
        <w:t>testing (see Fig. S</w:t>
      </w:r>
      <w:r w:rsidR="00F21393" w:rsidRPr="00EB7F90">
        <w:rPr>
          <w:highlight w:val="yellow"/>
        </w:rPr>
        <w:t>?</w:t>
      </w:r>
      <w:r w:rsidR="00F21393">
        <w:t xml:space="preserve">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1090F816"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5044">
        <w:instrText xml:space="preserve"> ADDIN EN.CITE &lt;EndNote&gt;&lt;Cite&gt;&lt;Author&gt;Tye&lt;/Author&gt;&lt;Year&gt;2018&lt;/Year&gt;&lt;RecNum&gt;30&lt;/RecNum&gt;&lt;DisplayText&gt;[3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5044">
        <w:rPr>
          <w:noProof/>
        </w:rPr>
        <w:t>[3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5044">
        <w:instrText xml:space="preserve"> ADDIN EN.CITE &lt;EndNote&gt;&lt;Cite&gt;&lt;Author&gt;A.&lt;/Author&gt;&lt;Year&gt;2020&lt;/Year&gt;&lt;RecNum&gt;31&lt;/RecNum&gt;&lt;DisplayText&gt;[4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5044">
        <w:rPr>
          <w:noProof/>
        </w:rPr>
        <w:t>[4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532A2FEC" w:rsidR="00205CEC" w:rsidRDefault="009C70C1" w:rsidP="004707EC">
      <w:pPr>
        <w:jc w:val="both"/>
      </w:pPr>
      <w:r>
        <w:t>This phenomeno</w:t>
      </w:r>
      <w:r w:rsidR="00254972">
        <w:t>n</w:t>
      </w:r>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5D258F">
        <w:instrText xml:space="preserve"> ADDIN EN.CITE &lt;EndNote&gt;&lt;Cite&gt;&lt;Author&gt;Ziff&lt;/Author&gt;&lt;Year&gt;2020&lt;/Year&gt;&lt;RecNum&gt;13&lt;/RecNum&gt;&lt;DisplayText&gt;[17]&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5D258F">
        <w:rPr>
          <w:noProof/>
        </w:rPr>
        <w:t>[17]</w:t>
      </w:r>
      <w:r w:rsidR="00B2575D">
        <w:fldChar w:fldCharType="end"/>
      </w:r>
      <w:r w:rsidR="00E626CB">
        <w:t xml:space="preserve">) phase to </w:t>
      </w:r>
      <w:r w:rsidR="00FF4300">
        <w:t xml:space="preserve">a </w:t>
      </w:r>
      <w:r w:rsidR="002E6E35">
        <w:t xml:space="preserve">higher but also </w:t>
      </w:r>
      <w:r w:rsidR="00FF4300">
        <w:lastRenderedPageBreak/>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w:t>
      </w:r>
      <w:r w:rsidR="00916FF1">
        <w:lastRenderedPageBreak/>
        <w:t xml:space="preserve">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ins w:id="4"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ins w:id="5" w:author="Norman Packard" w:date="2020-10-10T22:24:00Z">
                <w:rPr>
                  <w:rFonts w:ascii="Cambria Math" w:eastAsiaTheme="minorEastAsia" w:hAnsi="Cambria Math"/>
                  <w:i/>
                </w:rPr>
              </w:ins>
            </m:ctrlPr>
          </m:sSubPr>
          <m:e>
            <m:acc>
              <m:accPr>
                <m:chr m:val="̇"/>
                <m:ctrlPr>
                  <w:ins w:id="6" w:author="Norman Packard" w:date="2020-10-10T22:24:00Z">
                    <w:rPr>
                      <w:rFonts w:ascii="Cambria Math" w:eastAsiaTheme="minorEastAsia" w:hAnsi="Cambria Math"/>
                      <w:i/>
                    </w:rPr>
                  </w:ins>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ins w:id="7" w:author="Norman Packard" w:date="2020-10-10T22:24:00Z">
                <w:rPr>
                  <w:rFonts w:ascii="Cambria Math" w:eastAsiaTheme="minorEastAsia" w:hAnsi="Cambria Math"/>
                  <w:i/>
                </w:rPr>
              </w:ins>
            </m:ctrlPr>
          </m:dPr>
          <m:e>
            <m:r>
              <w:rPr>
                <w:rFonts w:ascii="Cambria Math" w:eastAsiaTheme="minorEastAsia" w:hAnsi="Cambria Math"/>
              </w:rPr>
              <m:t>1-</m:t>
            </m:r>
            <m:r>
              <w:rPr>
                <w:rFonts w:ascii="Cambria Math" w:hAnsi="Cambria Math"/>
              </w:rPr>
              <m:t xml:space="preserve">κ </m:t>
            </m:r>
            <m:sSub>
              <m:sSubPr>
                <m:ctrlPr>
                  <w:ins w:id="8"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ins w:id="9" w:author="Norman Packard" w:date="2020-10-10T22:24:00Z">
                <w:rPr>
                  <w:rFonts w:ascii="Cambria Math" w:hAnsi="Cambria Math"/>
                  <w:i/>
                </w:rPr>
              </w:ins>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ins w:id="10" w:author="Norman Packard" w:date="2020-10-10T22:24:00Z">
                <w:rPr>
                  <w:rFonts w:ascii="Cambria Math" w:hAnsi="Cambria Math"/>
                  <w:i/>
                </w:rPr>
              </w:ins>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ins w:id="11"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ins w:id="12"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ins w:id="13"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ins w:id="14"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ins w:id="15"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ins w:id="16"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ins w:id="17"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ins w:id="18" w:author="Norman Packard" w:date="2020-10-10T22:24: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lastRenderedPageBreak/>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EB450A0"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hyperlink r:id="rId8" w:history="1">
        <w:r w:rsidR="00FA1A84" w:rsidRPr="00D862FB">
          <w:rPr>
            <w:rStyle w:val="Hyperlink"/>
          </w:rPr>
          <w:t>https://github</w:t>
        </w:r>
      </w:hyperlink>
      <w:r w:rsidR="00781A18" w:rsidRPr="00781A18">
        <w:t>.com/alsnhll/SEIR_COVID19</w:t>
      </w:r>
      <w:r w:rsidR="00781A18">
        <w:t xml:space="preserve">) </w:t>
      </w:r>
      <w:r w:rsidR="00CB4CC3">
        <w:t>and the authors of the Py</w:t>
      </w:r>
      <w:r w:rsidR="00781A18">
        <w:t>Gom</w:t>
      </w:r>
      <w:r w:rsidR="00CB4CC3">
        <w:t xml:space="preserve"> package</w:t>
      </w:r>
      <w:r w:rsidR="00781A18">
        <w:t xml:space="preserve"> (</w:t>
      </w:r>
      <w:hyperlink r:id="rId9"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2D94BA40" w14:textId="44ADE0CB" w:rsidR="00326435" w:rsidRDefault="00326435">
      <w:pPr>
        <w:rPr>
          <w:b/>
          <w:bCs/>
        </w:rPr>
      </w:pPr>
      <w:r>
        <w:rPr>
          <w:b/>
          <w:bCs/>
        </w:rPr>
        <w:lastRenderedPageBreak/>
        <w:t>Figures</w:t>
      </w:r>
    </w:p>
    <w:p w14:paraId="5D95ADFA" w14:textId="77777777" w:rsidR="00326435" w:rsidRDefault="00326435">
      <w:pPr>
        <w:rPr>
          <w:b/>
          <w:bCs/>
        </w:rPr>
      </w:pPr>
    </w:p>
    <w:p w14:paraId="3DB9ED36" w14:textId="77777777" w:rsidR="00326435" w:rsidRDefault="00326435" w:rsidP="00326435">
      <w:pPr>
        <w:rPr>
          <w:noProof/>
        </w:rPr>
      </w:pPr>
      <w:r w:rsidRPr="00D37222">
        <w:rPr>
          <w:noProof/>
        </w:rPr>
        <w:drawing>
          <wp:inline distT="0" distB="0" distL="0" distR="0" wp14:anchorId="78D3649D" wp14:editId="60C7D863">
            <wp:extent cx="5727700" cy="3878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3878580"/>
                    </a:xfrm>
                    <a:prstGeom prst="rect">
                      <a:avLst/>
                    </a:prstGeom>
                  </pic:spPr>
                </pic:pic>
              </a:graphicData>
            </a:graphic>
          </wp:inline>
        </w:drawing>
      </w:r>
    </w:p>
    <w:p w14:paraId="20CE00CB" w14:textId="77777777" w:rsidR="00326435" w:rsidRDefault="00326435" w:rsidP="00326435"/>
    <w:p w14:paraId="1A012CDD" w14:textId="5EBE778E" w:rsidR="00326435" w:rsidRDefault="00326435" w:rsidP="00326435">
      <w:pPr>
        <w:jc w:val="both"/>
        <w:rPr>
          <w:sz w:val="22"/>
          <w:szCs w:val="22"/>
        </w:rPr>
      </w:pPr>
      <w:r w:rsidRPr="00B05583">
        <w:rPr>
          <w:b/>
          <w:bCs/>
          <w:sz w:val="22"/>
          <w:szCs w:val="22"/>
        </w:rPr>
        <w:t>Fig.</w:t>
      </w:r>
      <w:r>
        <w:rPr>
          <w:b/>
          <w:bCs/>
          <w:sz w:val="22"/>
          <w:szCs w:val="22"/>
        </w:rPr>
        <w:t>1</w:t>
      </w:r>
      <w:r w:rsidRPr="00B05583">
        <w:rPr>
          <w:b/>
          <w:bCs/>
          <w:sz w:val="22"/>
          <w:szCs w:val="22"/>
        </w:rPr>
        <w:t xml:space="preserve"> Common linear phase</w:t>
      </w:r>
      <w:r>
        <w:rPr>
          <w:b/>
          <w:bCs/>
          <w:sz w:val="22"/>
          <w:szCs w:val="22"/>
        </w:rPr>
        <w:t>s</w:t>
      </w:r>
      <w:r w:rsidRPr="00B05583">
        <w:rPr>
          <w:b/>
          <w:bCs/>
          <w:sz w:val="22"/>
          <w:szCs w:val="22"/>
        </w:rPr>
        <w:t xml:space="preserve"> of growth in individual countries.</w:t>
      </w:r>
      <w:r w:rsidRPr="00B05583">
        <w:rPr>
          <w:sz w:val="22"/>
          <w:szCs w:val="22"/>
        </w:rPr>
        <w:t xml:space="preserve"> </w:t>
      </w:r>
      <w:r w:rsidRPr="00275BBB">
        <w:rPr>
          <w:b/>
          <w:bCs/>
          <w:sz w:val="22"/>
          <w:szCs w:val="22"/>
        </w:rPr>
        <w:t>A)</w:t>
      </w:r>
      <w:r>
        <w:rPr>
          <w:sz w:val="22"/>
          <w:szCs w:val="22"/>
        </w:rPr>
        <w:t xml:space="preserve"> </w:t>
      </w:r>
      <w:r w:rsidRPr="00B05583">
        <w:rPr>
          <w:sz w:val="22"/>
          <w:szCs w:val="22"/>
        </w:rPr>
        <w:t>The cumulative numbers of confirmed cases</w:t>
      </w:r>
      <w:r>
        <w:rPr>
          <w:sz w:val="22"/>
          <w:szCs w:val="22"/>
        </w:rPr>
        <w:t xml:space="preserve"> of Covid-19 in the larger European countries, including Turkey (similar size, 82 million) and Sweden (minimal government control, 10 million) as interesting cases for comparison having strong and weak central intervention. Superimposed with the data is a three-segment linear fit (using the python pwlf module). </w:t>
      </w:r>
      <w:r>
        <w:rPr>
          <w:b/>
          <w:bCs/>
          <w:sz w:val="22"/>
          <w:szCs w:val="22"/>
        </w:rPr>
        <w:t>B)</w:t>
      </w:r>
      <w:r>
        <w:rPr>
          <w:sz w:val="22"/>
          <w:szCs w:val="22"/>
        </w:rPr>
        <w:t xml:space="preserve"> The weekly averages of daily confirmed cases for the same European countries.  </w:t>
      </w:r>
      <w:r w:rsidRPr="003E6BA5">
        <w:rPr>
          <w:b/>
          <w:bCs/>
          <w:sz w:val="22"/>
          <w:szCs w:val="22"/>
        </w:rPr>
        <w:t>C</w:t>
      </w:r>
      <w:r w:rsidRPr="00275BBB">
        <w:rPr>
          <w:b/>
          <w:bCs/>
          <w:sz w:val="22"/>
          <w:szCs w:val="22"/>
        </w:rPr>
        <w:t>)</w:t>
      </w:r>
      <w:r>
        <w:rPr>
          <w:b/>
          <w:bCs/>
          <w:sz w:val="22"/>
          <w:szCs w:val="22"/>
        </w:rPr>
        <w:t xml:space="preserve">  </w:t>
      </w:r>
      <w:r>
        <w:rPr>
          <w:sz w:val="22"/>
          <w:szCs w:val="22"/>
        </w:rPr>
        <w:t>Cumulative confirmed cases for the world and seven countries with largest population epidemics in the world for Covid-19 as of 1</w:t>
      </w:r>
      <w:r w:rsidRPr="009C74B5">
        <w:rPr>
          <w:sz w:val="22"/>
          <w:szCs w:val="22"/>
          <w:vertAlign w:val="superscript"/>
        </w:rPr>
        <w:t>st</w:t>
      </w:r>
      <w:r>
        <w:rPr>
          <w:sz w:val="22"/>
          <w:szCs w:val="22"/>
        </w:rPr>
        <w:t xml:space="preserve"> Aug 2020, with the same three-segment linear fit superimposed. </w:t>
      </w:r>
      <w:r>
        <w:rPr>
          <w:b/>
          <w:bCs/>
          <w:sz w:val="22"/>
          <w:szCs w:val="22"/>
        </w:rPr>
        <w:t>D)</w:t>
      </w:r>
      <w:r>
        <w:rPr>
          <w:sz w:val="22"/>
          <w:szCs w:val="22"/>
        </w:rPr>
        <w:t xml:space="preserve"> The weekly averages of daily confirmed cases for the same countries.  Note that the long regions of linear growth in the cumulative graphs in (A) and (C) correspond to broadened peaks in the daily case counts; these broadened peaks are not produced by traditional SIR or SEIR models.  For reference, infection rate and daily infection rate of a standard SIR model is shown in pink dashed lines, in (A) and (B), respectively. </w:t>
      </w:r>
      <w:r w:rsidRPr="0057313C">
        <w:rPr>
          <w:sz w:val="22"/>
          <w:szCs w:val="22"/>
        </w:rPr>
        <w:t xml:space="preserve">Data for Fig. </w:t>
      </w:r>
      <w:r>
        <w:rPr>
          <w:sz w:val="22"/>
          <w:szCs w:val="22"/>
        </w:rPr>
        <w:t>1</w:t>
      </w:r>
      <w:r w:rsidRPr="0057313C">
        <w:rPr>
          <w:sz w:val="22"/>
          <w:szCs w:val="22"/>
        </w:rPr>
        <w:t xml:space="preserve"> is taken from John Hopkins University compilation and averaged over 7 days to remove weekly oscillations in reporting.</w:t>
      </w:r>
      <w:r>
        <w:rPr>
          <w:sz w:val="22"/>
          <w:szCs w:val="22"/>
        </w:rPr>
        <w:t xml:space="preserve"> Piecewise linear fits performed with pwlf </w:t>
      </w:r>
      <w:r>
        <w:rPr>
          <w:sz w:val="22"/>
          <w:szCs w:val="22"/>
        </w:rPr>
        <w:fldChar w:fldCharType="begin"/>
      </w:r>
      <w:r w:rsidR="007C5044">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sidR="007C5044">
        <w:rPr>
          <w:noProof/>
          <w:sz w:val="22"/>
          <w:szCs w:val="22"/>
        </w:rPr>
        <w:t>[41]</w:t>
      </w:r>
      <w:r>
        <w:rPr>
          <w:sz w:val="22"/>
          <w:szCs w:val="22"/>
        </w:rPr>
        <w:fldChar w:fldCharType="end"/>
      </w:r>
      <w:r>
        <w:rPr>
          <w:sz w:val="22"/>
          <w:szCs w:val="22"/>
        </w:rPr>
        <w:t xml:space="preserve"> using 4 segments.</w:t>
      </w:r>
    </w:p>
    <w:p w14:paraId="3A22C7D8" w14:textId="77777777" w:rsidR="00326435" w:rsidRPr="003E6BA5" w:rsidRDefault="00326435" w:rsidP="00326435">
      <w:pPr>
        <w:jc w:val="both"/>
        <w:rPr>
          <w:sz w:val="22"/>
          <w:szCs w:val="22"/>
        </w:rPr>
      </w:pPr>
    </w:p>
    <w:p w14:paraId="48AC92F4" w14:textId="034BA168" w:rsidR="00326435" w:rsidRPr="00EB7F90" w:rsidRDefault="00326435">
      <w:pPr>
        <w:rPr>
          <w:sz w:val="22"/>
          <w:szCs w:val="22"/>
        </w:rPr>
      </w:pPr>
      <w:r>
        <w:rPr>
          <w:b/>
          <w:bCs/>
        </w:rPr>
        <w:br w:type="page"/>
      </w:r>
    </w:p>
    <w:p w14:paraId="58C6A05A" w14:textId="26DB1E5A" w:rsidR="00D5526F" w:rsidRDefault="00FA1A84">
      <w:pPr>
        <w:rPr>
          <w:b/>
          <w:bCs/>
        </w:rPr>
      </w:pPr>
      <w:r>
        <w:rPr>
          <w:b/>
          <w:bCs/>
          <w:noProof/>
        </w:rPr>
        <w:lastRenderedPageBreak/>
        <w:drawing>
          <wp:anchor distT="0" distB="0" distL="114300" distR="114300" simplePos="0" relativeHeight="251645952" behindDoc="0" locked="0" layoutInCell="1" allowOverlap="1" wp14:anchorId="57F861AE" wp14:editId="0442B57B">
            <wp:simplePos x="0" y="0"/>
            <wp:positionH relativeFrom="column">
              <wp:posOffset>-443345</wp:posOffset>
            </wp:positionH>
            <wp:positionV relativeFrom="paragraph">
              <wp:posOffset>369456</wp:posOffset>
            </wp:positionV>
            <wp:extent cx="3382608" cy="2241468"/>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82608" cy="2241468"/>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w:drawing>
          <wp:anchor distT="0" distB="0" distL="114300" distR="114300" simplePos="0" relativeHeight="251646976" behindDoc="0" locked="0" layoutInCell="1" allowOverlap="1" wp14:anchorId="74CDFA73" wp14:editId="224FC44F">
            <wp:simplePos x="0" y="0"/>
            <wp:positionH relativeFrom="column">
              <wp:posOffset>2983048</wp:posOffset>
            </wp:positionH>
            <wp:positionV relativeFrom="paragraph">
              <wp:posOffset>369455</wp:posOffset>
            </wp:positionV>
            <wp:extent cx="3248727" cy="2694665"/>
            <wp:effectExtent l="0" t="0" r="254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8727" cy="26946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w:drawing>
          <wp:anchor distT="0" distB="0" distL="114300" distR="114300" simplePos="0" relativeHeight="251648000" behindDoc="0" locked="0" layoutInCell="1" allowOverlap="1" wp14:anchorId="1725F3FF" wp14:editId="692ADD6B">
            <wp:simplePos x="0" y="0"/>
            <wp:positionH relativeFrom="column">
              <wp:posOffset>-422336</wp:posOffset>
            </wp:positionH>
            <wp:positionV relativeFrom="paragraph">
              <wp:posOffset>2675746</wp:posOffset>
            </wp:positionV>
            <wp:extent cx="3383492" cy="1113126"/>
            <wp:effectExtent l="0" t="0" r="0" b="508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83492" cy="1113126"/>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mc:AlternateContent>
          <mc:Choice Requires="wps">
            <w:drawing>
              <wp:anchor distT="0" distB="0" distL="114300" distR="114300" simplePos="0" relativeHeight="251652096" behindDoc="0" locked="0" layoutInCell="1" allowOverlap="1" wp14:anchorId="30DB1617" wp14:editId="2C7D4018">
                <wp:simplePos x="0" y="0"/>
                <wp:positionH relativeFrom="column">
                  <wp:posOffset>5700878</wp:posOffset>
                </wp:positionH>
                <wp:positionV relativeFrom="paragraph">
                  <wp:posOffset>2536960</wp:posOffset>
                </wp:positionV>
                <wp:extent cx="227965" cy="370194"/>
                <wp:effectExtent l="0" t="0" r="0" b="0"/>
                <wp:wrapTopAndBottom/>
                <wp:docPr id="34" name="TextBox 7"/>
                <wp:cNvGraphicFramePr/>
                <a:graphic xmlns:a="http://schemas.openxmlformats.org/drawingml/2006/main">
                  <a:graphicData uri="http://schemas.microsoft.com/office/word/2010/wordprocessingShape">
                    <wps:wsp>
                      <wps:cNvSpPr txBox="1"/>
                      <wps:spPr>
                        <a:xfrm>
                          <a:off x="0" y="0"/>
                          <a:ext cx="227965" cy="370194"/>
                        </a:xfrm>
                        <a:prstGeom prst="rect">
                          <a:avLst/>
                        </a:prstGeom>
                        <a:noFill/>
                      </wps:spPr>
                      <wps:txbx>
                        <w:txbxContent>
                          <w:p w14:paraId="5E340F41" w14:textId="77777777" w:rsidR="005724B5" w:rsidRDefault="005724B5" w:rsidP="00B07D82">
                            <w:r>
                              <w:rPr>
                                <w:rFonts w:hAnsi="Calibri"/>
                                <w:color w:val="000000" w:themeColor="text1"/>
                                <w:kern w:val="24"/>
                                <w:sz w:val="36"/>
                                <w:szCs w:val="36"/>
                              </w:rPr>
                              <w:t>C</w:t>
                            </w:r>
                          </w:p>
                        </w:txbxContent>
                      </wps:txbx>
                      <wps:bodyPr wrap="square" rtlCol="0">
                        <a:spAutoFit/>
                      </wps:bodyPr>
                    </wps:wsp>
                  </a:graphicData>
                </a:graphic>
              </wp:anchor>
            </w:drawing>
          </mc:Choice>
          <mc:Fallback>
            <w:pict>
              <v:shapetype w14:anchorId="30DB1617" id="_x0000_t202" coordsize="21600,21600" o:spt="202" path="m,l,21600r21600,l21600,xe">
                <v:stroke joinstyle="miter"/>
                <v:path gradientshapeok="t" o:connecttype="rect"/>
              </v:shapetype>
              <v:shape id="TextBox 7" o:spid="_x0000_s1026" type="#_x0000_t202" style="position:absolute;margin-left:448.9pt;margin-top:199.75pt;width:17.95pt;height:29.1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" filled="f" stroked="f">
                <v:textbox style="mso-fit-shape-to-text:t">
                  <w:txbxContent>
                    <w:p w14:paraId="5E340F41" w14:textId="77777777" w:rsidR="005724B5" w:rsidRDefault="005724B5" w:rsidP="00B07D82">
                      <w:r>
                        <w:rPr>
                          <w:rFonts w:hAnsi="Calibri"/>
                          <w:color w:val="000000" w:themeColor="text1"/>
                          <w:kern w:val="24"/>
                          <w:sz w:val="36"/>
                          <w:szCs w:val="36"/>
                        </w:rPr>
                        <w:t>C</w:t>
                      </w:r>
                    </w:p>
                  </w:txbxContent>
                </v:textbox>
                <w10:wrap type="topAndBottom"/>
              </v:shape>
            </w:pict>
          </mc:Fallback>
        </mc:AlternateContent>
      </w:r>
      <w:r>
        <w:rPr>
          <w:b/>
          <w:bCs/>
          <w:noProof/>
        </w:rPr>
        <mc:AlternateContent>
          <mc:Choice Requires="wps">
            <w:drawing>
              <wp:anchor distT="0" distB="0" distL="114300" distR="114300" simplePos="0" relativeHeight="251653120" behindDoc="0" locked="0" layoutInCell="1" allowOverlap="1" wp14:anchorId="072E8381" wp14:editId="5C10939C">
                <wp:simplePos x="0" y="0"/>
                <wp:positionH relativeFrom="column">
                  <wp:posOffset>1326859</wp:posOffset>
                </wp:positionH>
                <wp:positionV relativeFrom="paragraph">
                  <wp:posOffset>3389675</wp:posOffset>
                </wp:positionV>
                <wp:extent cx="226060" cy="370194"/>
                <wp:effectExtent l="0" t="0" r="0" b="0"/>
                <wp:wrapTopAndBottom/>
                <wp:docPr id="51" name="TextBox 8"/>
                <wp:cNvGraphicFramePr/>
                <a:graphic xmlns:a="http://schemas.openxmlformats.org/drawingml/2006/main">
                  <a:graphicData uri="http://schemas.microsoft.com/office/word/2010/wordprocessingShape">
                    <wps:wsp>
                      <wps:cNvSpPr txBox="1"/>
                      <wps:spPr>
                        <a:xfrm>
                          <a:off x="0" y="0"/>
                          <a:ext cx="226060" cy="370194"/>
                        </a:xfrm>
                        <a:prstGeom prst="rect">
                          <a:avLst/>
                        </a:prstGeom>
                        <a:noFill/>
                      </wps:spPr>
                      <wps:txbx>
                        <w:txbxContent>
                          <w:p w14:paraId="0E3A1E3D" w14:textId="77777777" w:rsidR="005724B5" w:rsidRDefault="005724B5" w:rsidP="00B07D82">
                            <w:r>
                              <w:rPr>
                                <w:rFonts w:hAnsi="Calibri"/>
                                <w:color w:val="000000" w:themeColor="text1"/>
                                <w:kern w:val="24"/>
                                <w:sz w:val="36"/>
                                <w:szCs w:val="36"/>
                              </w:rPr>
                              <w:t>B</w:t>
                            </w:r>
                          </w:p>
                        </w:txbxContent>
                      </wps:txbx>
                      <wps:bodyPr wrap="square" rtlCol="0">
                        <a:spAutoFit/>
                      </wps:bodyPr>
                    </wps:wsp>
                  </a:graphicData>
                </a:graphic>
              </wp:anchor>
            </w:drawing>
          </mc:Choice>
          <mc:Fallback>
            <w:pict>
              <v:shape w14:anchorId="072E8381" id="TextBox 8" o:spid="_x0000_s1027" type="#_x0000_t202" style="position:absolute;margin-left:104.5pt;margin-top:266.9pt;width:17.8pt;height:29.1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" filled="f" stroked="f">
                <v:textbox style="mso-fit-shape-to-text:t">
                  <w:txbxContent>
                    <w:p w14:paraId="0E3A1E3D" w14:textId="77777777" w:rsidR="005724B5" w:rsidRDefault="005724B5" w:rsidP="00B07D82">
                      <w:r>
                        <w:rPr>
                          <w:rFonts w:hAnsi="Calibri"/>
                          <w:color w:val="000000" w:themeColor="text1"/>
                          <w:kern w:val="24"/>
                          <w:sz w:val="36"/>
                          <w:szCs w:val="36"/>
                        </w:rPr>
                        <w:t>B</w:t>
                      </w:r>
                    </w:p>
                  </w:txbxContent>
                </v:textbox>
                <w10:wrap type="topAndBottom"/>
              </v:shape>
            </w:pict>
          </mc:Fallback>
        </mc:AlternateContent>
      </w:r>
      <w:r>
        <w:rPr>
          <w:b/>
          <w:bCs/>
          <w:noProof/>
        </w:rPr>
        <mc:AlternateContent>
          <mc:Choice Requires="wps">
            <w:drawing>
              <wp:anchor distT="0" distB="0" distL="114300" distR="114300" simplePos="0" relativeHeight="251654144" behindDoc="0" locked="0" layoutInCell="1" allowOverlap="1" wp14:anchorId="07A57ABF" wp14:editId="02FBBF09">
                <wp:simplePos x="0" y="0"/>
                <wp:positionH relativeFrom="column">
                  <wp:posOffset>233349</wp:posOffset>
                </wp:positionH>
                <wp:positionV relativeFrom="paragraph">
                  <wp:posOffset>2146665</wp:posOffset>
                </wp:positionV>
                <wp:extent cx="229870" cy="370194"/>
                <wp:effectExtent l="0" t="0" r="0" b="0"/>
                <wp:wrapTopAndBottom/>
                <wp:docPr id="57" name="TextBox 9"/>
                <wp:cNvGraphicFramePr/>
                <a:graphic xmlns:a="http://schemas.openxmlformats.org/drawingml/2006/main">
                  <a:graphicData uri="http://schemas.microsoft.com/office/word/2010/wordprocessingShape">
                    <wps:wsp>
                      <wps:cNvSpPr txBox="1"/>
                      <wps:spPr>
                        <a:xfrm>
                          <a:off x="0" y="0"/>
                          <a:ext cx="229870" cy="370194"/>
                        </a:xfrm>
                        <a:prstGeom prst="rect">
                          <a:avLst/>
                        </a:prstGeom>
                        <a:noFill/>
                      </wps:spPr>
                      <wps:txbx>
                        <w:txbxContent>
                          <w:p w14:paraId="66A6B3AB" w14:textId="77777777" w:rsidR="005724B5" w:rsidRDefault="005724B5" w:rsidP="00B07D82">
                            <w:r>
                              <w:rPr>
                                <w:rFonts w:hAnsi="Calibri"/>
                                <w:color w:val="000000" w:themeColor="text1"/>
                                <w:kern w:val="24"/>
                                <w:sz w:val="36"/>
                                <w:szCs w:val="36"/>
                              </w:rPr>
                              <w:t>A</w:t>
                            </w:r>
                          </w:p>
                        </w:txbxContent>
                      </wps:txbx>
                      <wps:bodyPr wrap="square" rtlCol="0">
                        <a:spAutoFit/>
                      </wps:bodyPr>
                    </wps:wsp>
                  </a:graphicData>
                </a:graphic>
              </wp:anchor>
            </w:drawing>
          </mc:Choice>
          <mc:Fallback>
            <w:pict>
              <v:shape w14:anchorId="07A57ABF" id="TextBox 9" o:spid="_x0000_s1028" type="#_x0000_t202" style="position:absolute;margin-left:18.35pt;margin-top:169.05pt;width:18.1pt;height:29.1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" filled="f" stroked="f">
                <v:textbox style="mso-fit-shape-to-text:t">
                  <w:txbxContent>
                    <w:p w14:paraId="66A6B3AB" w14:textId="77777777" w:rsidR="005724B5" w:rsidRDefault="005724B5" w:rsidP="00B07D82">
                      <w:r>
                        <w:rPr>
                          <w:rFonts w:hAnsi="Calibri"/>
                          <w:color w:val="000000" w:themeColor="text1"/>
                          <w:kern w:val="24"/>
                          <w:sz w:val="36"/>
                          <w:szCs w:val="36"/>
                        </w:rPr>
                        <w:t>A</w:t>
                      </w:r>
                    </w:p>
                  </w:txbxContent>
                </v:textbox>
                <w10:wrap type="topAndBottom"/>
              </v:shape>
            </w:pict>
          </mc:Fallback>
        </mc:AlternateContent>
      </w:r>
      <w:r w:rsidR="00002DF1">
        <w:rPr>
          <w:b/>
          <w:bCs/>
          <w:noProof/>
        </w:rPr>
        <mc:AlternateContent>
          <mc:Choice Requires="wps">
            <w:drawing>
              <wp:anchor distT="0" distB="0" distL="114300" distR="114300" simplePos="0" relativeHeight="251642880" behindDoc="0" locked="0" layoutInCell="1" allowOverlap="1" wp14:anchorId="051F8640" wp14:editId="0EDC7D50">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5724B5" w:rsidRDefault="005724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29" type="#_x0000_t202" style="position:absolute;margin-left:180.35pt;margin-top:6.55pt;width:106.9pt;height:17.4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" fillcolor="white [3212]" stroked="f" strokeweight=".5pt">
                <v:textbox>
                  <w:txbxContent>
                    <w:p w14:paraId="068A5515" w14:textId="77777777" w:rsidR="005724B5" w:rsidRDefault="005724B5"/>
                  </w:txbxContent>
                </v:textbox>
              </v:shape>
            </w:pict>
          </mc:Fallback>
        </mc:AlternateContent>
      </w:r>
    </w:p>
    <w:p w14:paraId="741A6AA0" w14:textId="09102E7A" w:rsidR="00326435" w:rsidRDefault="00326435">
      <w:pPr>
        <w:rPr>
          <w:b/>
          <w:bCs/>
        </w:rPr>
      </w:pPr>
    </w:p>
    <w:p w14:paraId="324DF16D" w14:textId="6F2E2467" w:rsidR="00CA24E5" w:rsidRDefault="00CA24E5">
      <w:pPr>
        <w:rPr>
          <w:b/>
          <w:bCs/>
          <w:sz w:val="22"/>
          <w:szCs w:val="22"/>
        </w:rPr>
      </w:pPr>
    </w:p>
    <w:p w14:paraId="65EC0FCB" w14:textId="7A154C06" w:rsidR="00FA1A84" w:rsidRDefault="00CA24E5" w:rsidP="00582E88">
      <w:pPr>
        <w:jc w:val="both"/>
        <w:rPr>
          <w:sz w:val="22"/>
          <w:szCs w:val="22"/>
        </w:rPr>
      </w:pPr>
      <w:r w:rsidRPr="00B05583">
        <w:rPr>
          <w:b/>
          <w:bCs/>
          <w:sz w:val="22"/>
          <w:szCs w:val="22"/>
        </w:rPr>
        <w:t>Fig.</w:t>
      </w:r>
      <w:r w:rsidR="00326435">
        <w:rPr>
          <w:b/>
          <w:bCs/>
          <w:sz w:val="22"/>
          <w:szCs w:val="22"/>
        </w:rPr>
        <w:t>2</w:t>
      </w:r>
      <w:r w:rsidR="00326435" w:rsidRPr="00B05583">
        <w:rPr>
          <w:b/>
          <w:bCs/>
          <w:sz w:val="22"/>
          <w:szCs w:val="22"/>
        </w:rPr>
        <w:t xml:space="preserve"> </w:t>
      </w:r>
      <w:r w:rsidR="00FA1A84">
        <w:rPr>
          <w:b/>
          <w:bCs/>
          <w:sz w:val="22"/>
          <w:szCs w:val="22"/>
        </w:rPr>
        <w:t>Country</w:t>
      </w:r>
      <w:r>
        <w:rPr>
          <w:b/>
          <w:bCs/>
          <w:sz w:val="22"/>
          <w:szCs w:val="22"/>
        </w:rPr>
        <w:t xml:space="preserve">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w:t>
      </w:r>
      <w:r w:rsidR="00F1292F">
        <w:rPr>
          <w:sz w:val="22"/>
          <w:szCs w:val="22"/>
        </w:rPr>
        <w:t>The red, green and blue colo</w:t>
      </w:r>
      <w:r w:rsidR="009C74B5">
        <w:rPr>
          <w:sz w:val="22"/>
          <w:szCs w:val="22"/>
        </w:rPr>
        <w:t>u</w:t>
      </w:r>
      <w:r w:rsidR="00F1292F">
        <w:rPr>
          <w:sz w:val="22"/>
          <w:szCs w:val="22"/>
        </w:rPr>
        <w:t>rs of A-C respectively correspond to the membership of clusters described in figure 3.</w:t>
      </w:r>
    </w:p>
    <w:p w14:paraId="4FFC16F0" w14:textId="25E374A6" w:rsidR="00AD48E8" w:rsidRPr="00AD48E8" w:rsidRDefault="00AD48E8" w:rsidP="00AD48E8">
      <w:pPr>
        <w:rPr>
          <w:ins w:id="19" w:author="Norman Packard" w:date="2020-10-11T19:12:00Z"/>
          <w:rFonts w:ascii="Times New Roman" w:eastAsia="Times New Roman" w:hAnsi="Times New Roman" w:cs="Times New Roman"/>
          <w:lang w:val="en-US" w:eastAsia="ja-JP"/>
        </w:rPr>
      </w:pPr>
    </w:p>
    <w:p w14:paraId="64211EC7" w14:textId="1DF3CC38" w:rsidR="00FA1A84" w:rsidRDefault="00AD48E8" w:rsidP="00582E88">
      <w:pPr>
        <w:jc w:val="both"/>
        <w:rPr>
          <w:sz w:val="22"/>
          <w:szCs w:val="22"/>
        </w:rPr>
      </w:pPr>
      <w:ins w:id="20" w:author="Norman Packard" w:date="2020-10-11T19:18:00Z">
        <w:r>
          <w:rPr>
            <w:noProof/>
            <w:sz w:val="22"/>
            <w:szCs w:val="22"/>
          </w:rPr>
          <w:drawing>
            <wp:anchor distT="0" distB="0" distL="114300" distR="114300" simplePos="0" relativeHeight="251668480" behindDoc="0" locked="0" layoutInCell="1" allowOverlap="1" wp14:anchorId="4A78F348" wp14:editId="2FCB2697">
              <wp:simplePos x="0" y="0"/>
              <wp:positionH relativeFrom="column">
                <wp:posOffset>4663829</wp:posOffset>
              </wp:positionH>
              <wp:positionV relativeFrom="paragraph">
                <wp:posOffset>180340</wp:posOffset>
              </wp:positionV>
              <wp:extent cx="1384300" cy="1350645"/>
              <wp:effectExtent l="0" t="0" r="0" b="0"/>
              <wp:wrapTopAndBottom/>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pic:cNvPicPr>
                    </pic:nvPicPr>
                    <pic:blipFill rotWithShape="1">
                      <a:blip r:embed="rId14"/>
                      <a:srcRect l="6367" t="8804" r="5940" b="5299"/>
                      <a:stretch/>
                    </pic:blipFill>
                    <pic:spPr>
                      <a:xfrm>
                        <a:off x="0" y="0"/>
                        <a:ext cx="1384300" cy="1350645"/>
                      </a:xfrm>
                      <a:prstGeom prst="rect">
                        <a:avLst/>
                      </a:prstGeom>
                    </pic:spPr>
                  </pic:pic>
                </a:graphicData>
              </a:graphic>
            </wp:anchor>
          </w:drawing>
        </w:r>
      </w:ins>
      <w:del w:id="21" w:author="Norman Packard" w:date="2020-10-11T19:17:00Z">
        <w:r w:rsidDel="00AD48E8">
          <w:rPr>
            <w:noProof/>
            <w:sz w:val="22"/>
            <w:szCs w:val="22"/>
          </w:rPr>
          <w:drawing>
            <wp:anchor distT="0" distB="0" distL="114300" distR="114300" simplePos="0" relativeHeight="251662336" behindDoc="0" locked="0" layoutInCell="1" allowOverlap="1" wp14:anchorId="52A9C47E" wp14:editId="1D86848B">
              <wp:simplePos x="0" y="0"/>
              <wp:positionH relativeFrom="column">
                <wp:posOffset>4768215</wp:posOffset>
              </wp:positionH>
              <wp:positionV relativeFrom="paragraph">
                <wp:posOffset>199144</wp:posOffset>
              </wp:positionV>
              <wp:extent cx="1384300" cy="13506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rotWithShape="1">
                      <a:blip r:embed="rId14"/>
                      <a:srcRect l="6367" t="8804" r="5940" b="5299"/>
                      <a:stretch/>
                    </pic:blipFill>
                    <pic:spPr>
                      <a:xfrm>
                        <a:off x="0" y="0"/>
                        <a:ext cx="1384300" cy="1350645"/>
                      </a:xfrm>
                      <a:prstGeom prst="rect">
                        <a:avLst/>
                      </a:prstGeom>
                    </pic:spPr>
                  </pic:pic>
                </a:graphicData>
              </a:graphic>
            </wp:anchor>
          </w:drawing>
        </w:r>
      </w:del>
      <w:r>
        <w:rPr>
          <w:noProof/>
          <w:sz w:val="22"/>
          <w:szCs w:val="22"/>
        </w:rPr>
        <mc:AlternateContent>
          <mc:Choice Requires="wps">
            <w:drawing>
              <wp:anchor distT="0" distB="0" distL="114300" distR="114300" simplePos="0" relativeHeight="251664384" behindDoc="0" locked="0" layoutInCell="1" allowOverlap="1" wp14:anchorId="3DD7F54F" wp14:editId="4C977DC5">
                <wp:simplePos x="0" y="0"/>
                <wp:positionH relativeFrom="column">
                  <wp:posOffset>4414520</wp:posOffset>
                </wp:positionH>
                <wp:positionV relativeFrom="paragraph">
                  <wp:posOffset>701040</wp:posOffset>
                </wp:positionV>
                <wp:extent cx="229235" cy="369570"/>
                <wp:effectExtent l="0" t="0" r="0" b="0"/>
                <wp:wrapTopAndBottom/>
                <wp:docPr id="32" name="TextBox 1"/>
                <wp:cNvGraphicFramePr/>
                <a:graphic xmlns:a="http://schemas.openxmlformats.org/drawingml/2006/main">
                  <a:graphicData uri="http://schemas.microsoft.com/office/word/2010/wordprocessingShape">
                    <wps:wsp>
                      <wps:cNvSpPr txBox="1"/>
                      <wps:spPr>
                        <a:xfrm>
                          <a:off x="0" y="0"/>
                          <a:ext cx="229235" cy="369570"/>
                        </a:xfrm>
                        <a:prstGeom prst="rect">
                          <a:avLst/>
                        </a:prstGeom>
                        <a:noFill/>
                      </wps:spPr>
                      <wps:txbx>
                        <w:txbxContent>
                          <w:p w14:paraId="29E8ACA5" w14:textId="3C9A4065" w:rsidR="005724B5" w:rsidRDefault="005724B5" w:rsidP="00B07D82">
                            <w:del w:id="22" w:author="Norman Packard" w:date="2020-10-11T19:15:00Z">
                              <w:r w:rsidDel="00AD48E8">
                                <w:rPr>
                                  <w:rFonts w:hAnsi="Calibri"/>
                                  <w:color w:val="000000" w:themeColor="text1"/>
                                  <w:kern w:val="24"/>
                                  <w:sz w:val="36"/>
                                  <w:szCs w:val="36"/>
                                </w:rPr>
                                <w:delText>D</w:delText>
                              </w:r>
                            </w:del>
                            <w:ins w:id="23" w:author="Norman Packard" w:date="2020-10-11T19:15:00Z">
                              <w:r w:rsidR="00AD48E8">
                                <w:rPr>
                                  <w:rFonts w:hAnsi="Calibri"/>
                                  <w:color w:val="000000" w:themeColor="text1"/>
                                  <w:kern w:val="24"/>
                                  <w:sz w:val="36"/>
                                  <w:szCs w:val="36"/>
                                </w:rPr>
                                <w:t>B</w:t>
                              </w:r>
                            </w:ins>
                          </w:p>
                        </w:txbxContent>
                      </wps:txbx>
                      <wps:bodyPr wrap="square" rtlCol="0">
                        <a:spAutoFit/>
                      </wps:bodyPr>
                    </wps:wsp>
                  </a:graphicData>
                </a:graphic>
              </wp:anchor>
            </w:drawing>
          </mc:Choice>
          <mc:Fallback>
            <w:pict>
              <v:shape w14:anchorId="3DD7F54F" id="TextBox 1" o:spid="_x0000_s1030" type="#_x0000_t202" style="position:absolute;left:0;text-align:left;margin-left:347.6pt;margin-top:55.2pt;width:18.05pt;height:29.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" filled="f" stroked="f">
                <v:textbox style="mso-fit-shape-to-text:t">
                  <w:txbxContent>
                    <w:p w14:paraId="29E8ACA5" w14:textId="3C9A4065" w:rsidR="005724B5" w:rsidRDefault="005724B5" w:rsidP="00B07D82">
                      <w:del w:id="24" w:author="Norman Packard" w:date="2020-10-11T19:15:00Z">
                        <w:r w:rsidDel="00AD48E8">
                          <w:rPr>
                            <w:rFonts w:hAnsi="Calibri"/>
                            <w:color w:val="000000" w:themeColor="text1"/>
                            <w:kern w:val="24"/>
                            <w:sz w:val="36"/>
                            <w:szCs w:val="36"/>
                          </w:rPr>
                          <w:delText>D</w:delText>
                        </w:r>
                      </w:del>
                      <w:ins w:id="25" w:author="Norman Packard" w:date="2020-10-11T19:15:00Z">
                        <w:r w:rsidR="00AD48E8">
                          <w:rPr>
                            <w:rFonts w:hAnsi="Calibri"/>
                            <w:color w:val="000000" w:themeColor="text1"/>
                            <w:kern w:val="24"/>
                            <w:sz w:val="36"/>
                            <w:szCs w:val="36"/>
                          </w:rPr>
                          <w:t>B</w:t>
                        </w:r>
                      </w:ins>
                    </w:p>
                  </w:txbxContent>
                </v:textbox>
                <w10:wrap type="topAndBottom"/>
              </v:shape>
            </w:pict>
          </mc:Fallback>
        </mc:AlternateContent>
      </w:r>
      <w:ins w:id="26" w:author="Norman Packard" w:date="2020-10-11T19:12:00Z">
        <w:r w:rsidRPr="00AD48E8">
          <w:rPr>
            <w:noProof/>
            <w:sz w:val="22"/>
            <w:szCs w:val="22"/>
          </w:rPr>
          <w:drawing>
            <wp:anchor distT="0" distB="0" distL="114300" distR="114300" simplePos="0" relativeHeight="251666432" behindDoc="0" locked="0" layoutInCell="1" allowOverlap="1" wp14:anchorId="199EF4F1" wp14:editId="3BE1ECDE">
              <wp:simplePos x="0" y="0"/>
              <wp:positionH relativeFrom="column">
                <wp:posOffset>193675</wp:posOffset>
              </wp:positionH>
              <wp:positionV relativeFrom="paragraph">
                <wp:posOffset>211455</wp:posOffset>
              </wp:positionV>
              <wp:extent cx="4050665" cy="1325880"/>
              <wp:effectExtent l="0" t="0" r="635" b="0"/>
              <wp:wrapTopAndBottom/>
              <wp:docPr id="1" name="Picture 1" descr="A close up of a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window&#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50665" cy="1325880"/>
                      </a:xfrm>
                      <a:prstGeom prst="rect">
                        <a:avLst/>
                      </a:prstGeom>
                      <a:noFill/>
                      <a:ln>
                        <a:noFill/>
                      </a:ln>
                    </pic:spPr>
                  </pic:pic>
                </a:graphicData>
              </a:graphic>
              <wp14:sizeRelH relativeFrom="margin">
                <wp14:pctWidth>0</wp14:pctWidth>
              </wp14:sizeRelH>
              <wp14:sizeRelV relativeFrom="margin">
                <wp14:pctHeight>0</wp14:pctHeight>
              </wp14:sizeRelV>
            </wp:anchor>
          </w:drawing>
        </w:r>
      </w:ins>
      <w:del w:id="27" w:author="Norman Packard" w:date="2020-10-11T19:12:00Z">
        <w:r w:rsidDel="00AD48E8">
          <w:rPr>
            <w:noProof/>
            <w:sz w:val="22"/>
            <w:szCs w:val="22"/>
          </w:rPr>
          <w:drawing>
            <wp:anchor distT="0" distB="0" distL="114300" distR="114300" simplePos="0" relativeHeight="251663360" behindDoc="0" locked="0" layoutInCell="1" allowOverlap="1" wp14:anchorId="60814FF2" wp14:editId="01ACA5C2">
              <wp:simplePos x="0" y="0"/>
              <wp:positionH relativeFrom="column">
                <wp:posOffset>86044</wp:posOffset>
              </wp:positionH>
              <wp:positionV relativeFrom="paragraph">
                <wp:posOffset>226896</wp:posOffset>
              </wp:positionV>
              <wp:extent cx="4040505" cy="1434465"/>
              <wp:effectExtent l="0" t="0" r="0" b="63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40505" cy="14344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del>
      <w:r>
        <w:rPr>
          <w:noProof/>
          <w:sz w:val="22"/>
          <w:szCs w:val="22"/>
        </w:rPr>
        <mc:AlternateContent>
          <mc:Choice Requires="wps">
            <w:drawing>
              <wp:anchor distT="0" distB="0" distL="114300" distR="114300" simplePos="0" relativeHeight="251665408" behindDoc="0" locked="0" layoutInCell="1" allowOverlap="1" wp14:anchorId="2B9F2BE2" wp14:editId="575FB454">
                <wp:simplePos x="0" y="0"/>
                <wp:positionH relativeFrom="column">
                  <wp:posOffset>-286385</wp:posOffset>
                </wp:positionH>
                <wp:positionV relativeFrom="paragraph">
                  <wp:posOffset>746760</wp:posOffset>
                </wp:positionV>
                <wp:extent cx="226695" cy="369570"/>
                <wp:effectExtent l="0" t="0" r="0" b="0"/>
                <wp:wrapTopAndBottom/>
                <wp:docPr id="58" name="TextBox 10"/>
                <wp:cNvGraphicFramePr/>
                <a:graphic xmlns:a="http://schemas.openxmlformats.org/drawingml/2006/main">
                  <a:graphicData uri="http://schemas.microsoft.com/office/word/2010/wordprocessingShape">
                    <wps:wsp>
                      <wps:cNvSpPr txBox="1"/>
                      <wps:spPr>
                        <a:xfrm>
                          <a:off x="0" y="0"/>
                          <a:ext cx="226695" cy="369570"/>
                        </a:xfrm>
                        <a:prstGeom prst="rect">
                          <a:avLst/>
                        </a:prstGeom>
                        <a:noFill/>
                      </wps:spPr>
                      <wps:txbx>
                        <w:txbxContent>
                          <w:p w14:paraId="24479917" w14:textId="62BDA22D" w:rsidR="005724B5" w:rsidRDefault="00AD48E8" w:rsidP="00B07D82">
                            <w:ins w:id="28" w:author="Norman Packard" w:date="2020-10-11T19:15:00Z">
                              <w:r>
                                <w:rPr>
                                  <w:rFonts w:hAnsi="Calibri"/>
                                  <w:color w:val="000000" w:themeColor="text1"/>
                                  <w:kern w:val="24"/>
                                  <w:sz w:val="36"/>
                                  <w:szCs w:val="36"/>
                                </w:rPr>
                                <w:t>A</w:t>
                              </w:r>
                            </w:ins>
                            <w:del w:id="29" w:author="Norman Packard" w:date="2020-10-11T19:15:00Z">
                              <w:r w:rsidR="005724B5" w:rsidDel="00AD48E8">
                                <w:rPr>
                                  <w:rFonts w:hAnsi="Calibri"/>
                                  <w:color w:val="000000" w:themeColor="text1"/>
                                  <w:kern w:val="24"/>
                                  <w:sz w:val="36"/>
                                  <w:szCs w:val="36"/>
                                </w:rPr>
                                <w:delText>E</w:delText>
                              </w:r>
                            </w:del>
                          </w:p>
                        </w:txbxContent>
                      </wps:txbx>
                      <wps:bodyPr wrap="square" rtlCol="0">
                        <a:spAutoFit/>
                      </wps:bodyPr>
                    </wps:wsp>
                  </a:graphicData>
                </a:graphic>
              </wp:anchor>
            </w:drawing>
          </mc:Choice>
          <mc:Fallback>
            <w:pict>
              <v:shape w14:anchorId="2B9F2BE2" id="TextBox 10" o:spid="_x0000_s1031" type="#_x0000_t202" style="position:absolute;left:0;text-align:left;margin-left:-22.55pt;margin-top:58.8pt;width:17.85pt;height:29.1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" filled="f" stroked="f">
                <v:textbox style="mso-fit-shape-to-text:t">
                  <w:txbxContent>
                    <w:p w14:paraId="24479917" w14:textId="62BDA22D" w:rsidR="005724B5" w:rsidRDefault="00AD48E8" w:rsidP="00B07D82">
                      <w:ins w:id="30" w:author="Norman Packard" w:date="2020-10-11T19:15:00Z">
                        <w:r>
                          <w:rPr>
                            <w:rFonts w:hAnsi="Calibri"/>
                            <w:color w:val="000000" w:themeColor="text1"/>
                            <w:kern w:val="24"/>
                            <w:sz w:val="36"/>
                            <w:szCs w:val="36"/>
                          </w:rPr>
                          <w:t>A</w:t>
                        </w:r>
                      </w:ins>
                      <w:del w:id="31" w:author="Norman Packard" w:date="2020-10-11T19:15:00Z">
                        <w:r w:rsidR="005724B5" w:rsidDel="00AD48E8">
                          <w:rPr>
                            <w:rFonts w:hAnsi="Calibri"/>
                            <w:color w:val="000000" w:themeColor="text1"/>
                            <w:kern w:val="24"/>
                            <w:sz w:val="36"/>
                            <w:szCs w:val="36"/>
                          </w:rPr>
                          <w:delText>E</w:delText>
                        </w:r>
                      </w:del>
                    </w:p>
                  </w:txbxContent>
                </v:textbox>
                <w10:wrap type="topAndBottom"/>
              </v:shape>
            </w:pict>
          </mc:Fallback>
        </mc:AlternateContent>
      </w:r>
    </w:p>
    <w:p w14:paraId="06A0DC43" w14:textId="6060390A" w:rsidR="00FA1A84" w:rsidRDefault="00FA1A84" w:rsidP="00582E88">
      <w:pPr>
        <w:jc w:val="both"/>
        <w:rPr>
          <w:ins w:id="32" w:author="Norman Packard" w:date="2020-10-11T20:09:00Z"/>
          <w:b/>
          <w:bCs/>
          <w:sz w:val="22"/>
          <w:szCs w:val="22"/>
        </w:rPr>
      </w:pPr>
    </w:p>
    <w:p w14:paraId="321DA4F8" w14:textId="054B0849" w:rsidR="0020070B" w:rsidRDefault="0020070B" w:rsidP="00582E88">
      <w:pPr>
        <w:jc w:val="both"/>
        <w:rPr>
          <w:ins w:id="33" w:author="Norman Packard" w:date="2020-10-11T20:09:00Z"/>
          <w:b/>
          <w:bCs/>
          <w:sz w:val="22"/>
          <w:szCs w:val="22"/>
        </w:rPr>
      </w:pPr>
    </w:p>
    <w:p w14:paraId="7F4A2773" w14:textId="47DA816F" w:rsidR="0020070B" w:rsidRDefault="0020070B" w:rsidP="00582E88">
      <w:pPr>
        <w:jc w:val="both"/>
        <w:rPr>
          <w:ins w:id="34" w:author="Norman Packard" w:date="2020-10-11T20:09:00Z"/>
          <w:b/>
          <w:bCs/>
          <w:sz w:val="22"/>
          <w:szCs w:val="22"/>
        </w:rPr>
      </w:pPr>
    </w:p>
    <w:p w14:paraId="3C71CBA8" w14:textId="749EBA67" w:rsidR="0020070B" w:rsidRDefault="0020070B" w:rsidP="00582E88">
      <w:pPr>
        <w:jc w:val="both"/>
        <w:rPr>
          <w:ins w:id="35" w:author="Norman Packard" w:date="2020-10-11T20:09:00Z"/>
          <w:b/>
          <w:bCs/>
          <w:sz w:val="22"/>
          <w:szCs w:val="22"/>
        </w:rPr>
      </w:pPr>
    </w:p>
    <w:p w14:paraId="08620179" w14:textId="32DF42C5" w:rsidR="0020070B" w:rsidRDefault="0020070B" w:rsidP="00582E88">
      <w:pPr>
        <w:jc w:val="both"/>
        <w:rPr>
          <w:ins w:id="36" w:author="Norman Packard" w:date="2020-10-11T20:09:00Z"/>
          <w:b/>
          <w:bCs/>
          <w:sz w:val="22"/>
          <w:szCs w:val="22"/>
        </w:rPr>
      </w:pPr>
    </w:p>
    <w:p w14:paraId="48693BF9" w14:textId="076588B8" w:rsidR="0020070B" w:rsidRPr="0020070B" w:rsidRDefault="0020070B" w:rsidP="00582E88">
      <w:pPr>
        <w:jc w:val="both"/>
        <w:rPr>
          <w:bCs/>
          <w:sz w:val="22"/>
          <w:szCs w:val="22"/>
          <w:rPrChange w:id="37" w:author="Norman Packard" w:date="2020-10-11T20:12:00Z">
            <w:rPr>
              <w:b/>
              <w:bCs/>
              <w:sz w:val="22"/>
              <w:szCs w:val="22"/>
            </w:rPr>
          </w:rPrChange>
        </w:rPr>
      </w:pPr>
    </w:p>
    <w:p w14:paraId="545656C2" w14:textId="2CEE3877" w:rsidR="0020070B" w:rsidRPr="0020070B" w:rsidRDefault="0020070B" w:rsidP="0020070B">
      <w:pPr>
        <w:rPr>
          <w:ins w:id="38" w:author="Norman Packard" w:date="2020-10-11T20:07:00Z"/>
          <w:rFonts w:ascii="Times New Roman" w:eastAsia="Times New Roman" w:hAnsi="Times New Roman" w:cs="Times New Roman"/>
          <w:lang w:val="en-US" w:eastAsia="ja-JP"/>
        </w:rPr>
      </w:pPr>
      <w:ins w:id="39" w:author="Norman Packard" w:date="2020-10-11T20:12:00Z">
        <w:r>
          <w:rPr>
            <w:noProof/>
            <w:sz w:val="22"/>
            <w:szCs w:val="22"/>
          </w:rPr>
          <w:lastRenderedPageBreak/>
          <mc:AlternateContent>
            <mc:Choice Requires="wps">
              <w:drawing>
                <wp:anchor distT="0" distB="0" distL="114300" distR="114300" simplePos="0" relativeHeight="251670528" behindDoc="0" locked="0" layoutInCell="1" allowOverlap="1" wp14:anchorId="77592BF8" wp14:editId="32247522">
                  <wp:simplePos x="0" y="0"/>
                  <wp:positionH relativeFrom="column">
                    <wp:posOffset>142181</wp:posOffset>
                  </wp:positionH>
                  <wp:positionV relativeFrom="paragraph">
                    <wp:posOffset>313</wp:posOffset>
                  </wp:positionV>
                  <wp:extent cx="229235" cy="369570"/>
                  <wp:effectExtent l="0" t="0" r="0" b="0"/>
                  <wp:wrapTopAndBottom/>
                  <wp:docPr id="19" name="TextBox 1"/>
                  <wp:cNvGraphicFramePr/>
                  <a:graphic xmlns:a="http://schemas.openxmlformats.org/drawingml/2006/main">
                    <a:graphicData uri="http://schemas.microsoft.com/office/word/2010/wordprocessingShape">
                      <wps:wsp>
                        <wps:cNvSpPr txBox="1"/>
                        <wps:spPr>
                          <a:xfrm>
                            <a:off x="0" y="0"/>
                            <a:ext cx="229235" cy="369570"/>
                          </a:xfrm>
                          <a:prstGeom prst="rect">
                            <a:avLst/>
                          </a:prstGeom>
                          <a:noFill/>
                        </wps:spPr>
                        <wps:txbx>
                          <w:txbxContent>
                            <w:p w14:paraId="3533F3D1" w14:textId="71D8EBFA" w:rsidR="0020070B" w:rsidRDefault="0020070B" w:rsidP="0020070B">
                              <w:del w:id="40" w:author="Norman Packard" w:date="2020-10-11T19:15:00Z">
                                <w:r w:rsidDel="00AD48E8">
                                  <w:rPr>
                                    <w:rFonts w:hAnsi="Calibri"/>
                                    <w:color w:val="000000" w:themeColor="text1"/>
                                    <w:kern w:val="24"/>
                                    <w:sz w:val="36"/>
                                    <w:szCs w:val="36"/>
                                  </w:rPr>
                                  <w:delText>D</w:delText>
                                </w:r>
                              </w:del>
                              <w:ins w:id="41" w:author="Norman Packard" w:date="2020-10-11T20:13:00Z">
                                <w:r>
                                  <w:rPr>
                                    <w:rFonts w:hAnsi="Calibri"/>
                                    <w:color w:val="000000" w:themeColor="text1"/>
                                    <w:kern w:val="24"/>
                                    <w:sz w:val="36"/>
                                    <w:szCs w:val="36"/>
                                  </w:rPr>
                                  <w:t>C</w:t>
                                </w:r>
                              </w:ins>
                            </w:p>
                          </w:txbxContent>
                        </wps:txbx>
                        <wps:bodyPr wrap="square" rtlCol="0">
                          <a:spAutoFit/>
                        </wps:bodyPr>
                      </wps:wsp>
                    </a:graphicData>
                  </a:graphic>
                  <wp14:sizeRelV relativeFrom="margin">
                    <wp14:pctHeight>0</wp14:pctHeight>
                  </wp14:sizeRelV>
                </wp:anchor>
              </w:drawing>
            </mc:Choice>
            <mc:Fallback>
              <w:pict>
                <v:shape w14:anchorId="77592BF8" id="_x0000_s1032" type="#_x0000_t202" style="position:absolute;margin-left:11.2pt;margin-top:0;width:18.05pt;height:29.1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" filled="f" stroked="f">
                  <v:textbox style="mso-fit-shape-to-text:t">
                    <w:txbxContent>
                      <w:p w14:paraId="3533F3D1" w14:textId="71D8EBFA" w:rsidR="0020070B" w:rsidRDefault="0020070B" w:rsidP="0020070B">
                        <w:del w:id="42" w:author="Norman Packard" w:date="2020-10-11T19:15:00Z">
                          <w:r w:rsidDel="00AD48E8">
                            <w:rPr>
                              <w:rFonts w:hAnsi="Calibri"/>
                              <w:color w:val="000000" w:themeColor="text1"/>
                              <w:kern w:val="24"/>
                              <w:sz w:val="36"/>
                              <w:szCs w:val="36"/>
                            </w:rPr>
                            <w:delText>D</w:delText>
                          </w:r>
                        </w:del>
                        <w:ins w:id="43" w:author="Norman Packard" w:date="2020-10-11T20:13:00Z">
                          <w:r>
                            <w:rPr>
                              <w:rFonts w:hAnsi="Calibri"/>
                              <w:color w:val="000000" w:themeColor="text1"/>
                              <w:kern w:val="24"/>
                              <w:sz w:val="36"/>
                              <w:szCs w:val="36"/>
                            </w:rPr>
                            <w:t>C</w:t>
                          </w:r>
                        </w:ins>
                      </w:p>
                    </w:txbxContent>
                  </v:textbox>
                  <w10:wrap type="topAndBottom"/>
                </v:shape>
              </w:pict>
            </mc:Fallback>
          </mc:AlternateContent>
        </w:r>
      </w:ins>
      <w:ins w:id="44" w:author="Norman Packard" w:date="2020-10-11T20:07:00Z">
        <w:r w:rsidRPr="0020070B">
          <w:rPr>
            <w:b/>
            <w:bCs/>
            <w:noProof/>
            <w:sz w:val="22"/>
            <w:szCs w:val="22"/>
          </w:rPr>
          <w:drawing>
            <wp:inline distT="0" distB="0" distL="0" distR="0" wp14:anchorId="3C8BA56F" wp14:editId="0E8B632B">
              <wp:extent cx="5727700" cy="1104900"/>
              <wp:effectExtent l="0" t="0" r="0" b="0"/>
              <wp:docPr id="13" name="Picture 13"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drawing&#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7700" cy="1104900"/>
                      </a:xfrm>
                      <a:prstGeom prst="rect">
                        <a:avLst/>
                      </a:prstGeom>
                      <a:noFill/>
                      <a:ln>
                        <a:noFill/>
                      </a:ln>
                    </pic:spPr>
                  </pic:pic>
                </a:graphicData>
              </a:graphic>
            </wp:inline>
          </w:drawing>
        </w:r>
      </w:ins>
    </w:p>
    <w:p w14:paraId="7175ACF1" w14:textId="28D894E2" w:rsidR="0020070B" w:rsidRPr="0020070B" w:rsidRDefault="0020070B" w:rsidP="0020070B">
      <w:pPr>
        <w:rPr>
          <w:ins w:id="45" w:author="Norman Packard" w:date="2020-10-11T20:07:00Z"/>
          <w:rFonts w:ascii="Times New Roman" w:eastAsia="Times New Roman" w:hAnsi="Times New Roman" w:cs="Times New Roman"/>
          <w:lang w:val="en-US" w:eastAsia="ja-JP"/>
        </w:rPr>
      </w:pPr>
      <w:ins w:id="46" w:author="Norman Packard" w:date="2020-10-11T20:07:00Z">
        <w:r w:rsidRPr="0020070B">
          <w:rPr>
            <w:b/>
            <w:bCs/>
            <w:noProof/>
            <w:sz w:val="22"/>
            <w:szCs w:val="22"/>
          </w:rPr>
          <w:drawing>
            <wp:inline distT="0" distB="0" distL="0" distR="0" wp14:anchorId="6456CFFB" wp14:editId="3E5DA03A">
              <wp:extent cx="5727700" cy="1104900"/>
              <wp:effectExtent l="0" t="0" r="0" b="0"/>
              <wp:docPr id="14" name="Picture 1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drawing&#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7700" cy="1104900"/>
                      </a:xfrm>
                      <a:prstGeom prst="rect">
                        <a:avLst/>
                      </a:prstGeom>
                      <a:noFill/>
                      <a:ln>
                        <a:noFill/>
                      </a:ln>
                    </pic:spPr>
                  </pic:pic>
                </a:graphicData>
              </a:graphic>
            </wp:inline>
          </w:drawing>
        </w:r>
      </w:ins>
    </w:p>
    <w:p w14:paraId="15D6D045" w14:textId="09879D5F" w:rsidR="0020070B" w:rsidRPr="0020070B" w:rsidRDefault="0020070B" w:rsidP="0020070B">
      <w:pPr>
        <w:rPr>
          <w:ins w:id="47" w:author="Norman Packard" w:date="2020-10-11T20:07:00Z"/>
          <w:rFonts w:ascii="Times New Roman" w:eastAsia="Times New Roman" w:hAnsi="Times New Roman" w:cs="Times New Roman"/>
          <w:lang w:val="en-US" w:eastAsia="ja-JP"/>
        </w:rPr>
      </w:pPr>
      <w:ins w:id="48" w:author="Norman Packard" w:date="2020-10-11T20:07:00Z">
        <w:r w:rsidRPr="0020070B">
          <w:rPr>
            <w:b/>
            <w:bCs/>
            <w:noProof/>
            <w:sz w:val="22"/>
            <w:szCs w:val="22"/>
          </w:rPr>
          <w:drawing>
            <wp:inline distT="0" distB="0" distL="0" distR="0" wp14:anchorId="21F38234" wp14:editId="534E9A70">
              <wp:extent cx="5727700" cy="1200785"/>
              <wp:effectExtent l="0" t="0" r="0" b="0"/>
              <wp:docPr id="15" name="Picture 15"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rawing&#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7700" cy="1200785"/>
                      </a:xfrm>
                      <a:prstGeom prst="rect">
                        <a:avLst/>
                      </a:prstGeom>
                      <a:noFill/>
                      <a:ln>
                        <a:noFill/>
                      </a:ln>
                    </pic:spPr>
                  </pic:pic>
                </a:graphicData>
              </a:graphic>
            </wp:inline>
          </w:drawing>
        </w:r>
      </w:ins>
    </w:p>
    <w:p w14:paraId="5AA00535" w14:textId="77777777" w:rsidR="00FA1A84" w:rsidRDefault="00FA1A84" w:rsidP="00582E88">
      <w:pPr>
        <w:jc w:val="both"/>
        <w:rPr>
          <w:b/>
          <w:bCs/>
          <w:sz w:val="22"/>
          <w:szCs w:val="22"/>
        </w:rPr>
      </w:pPr>
    </w:p>
    <w:p w14:paraId="485AE941" w14:textId="77777777" w:rsidR="0020070B" w:rsidRDefault="0020070B" w:rsidP="00582E88">
      <w:pPr>
        <w:jc w:val="both"/>
        <w:rPr>
          <w:ins w:id="49" w:author="Norman Packard" w:date="2020-10-11T20:07:00Z"/>
          <w:b/>
          <w:bCs/>
          <w:sz w:val="22"/>
          <w:szCs w:val="22"/>
        </w:rPr>
      </w:pPr>
    </w:p>
    <w:p w14:paraId="1398837E" w14:textId="77777777" w:rsidR="0020070B" w:rsidRDefault="0020070B" w:rsidP="00582E88">
      <w:pPr>
        <w:jc w:val="both"/>
        <w:rPr>
          <w:ins w:id="50" w:author="Norman Packard" w:date="2020-10-11T20:07:00Z"/>
          <w:b/>
          <w:bCs/>
          <w:sz w:val="22"/>
          <w:szCs w:val="22"/>
        </w:rPr>
      </w:pPr>
    </w:p>
    <w:p w14:paraId="01B098F4" w14:textId="354873ED" w:rsidR="00CA24E5" w:rsidRDefault="00FA1A84" w:rsidP="00582E88">
      <w:pPr>
        <w:jc w:val="both"/>
        <w:rPr>
          <w:noProof/>
        </w:rPr>
      </w:pPr>
      <w:r w:rsidRPr="00B05583">
        <w:rPr>
          <w:b/>
          <w:bCs/>
          <w:sz w:val="22"/>
          <w:szCs w:val="22"/>
        </w:rPr>
        <w:t>Fig.</w:t>
      </w:r>
      <w:r>
        <w:rPr>
          <w:b/>
          <w:bCs/>
          <w:sz w:val="22"/>
          <w:szCs w:val="22"/>
        </w:rPr>
        <w:t xml:space="preserve">3 </w:t>
      </w:r>
      <w:del w:id="51" w:author="Norman Packard" w:date="2020-10-11T20:14:00Z">
        <w:r w:rsidDel="0020070B">
          <w:rPr>
            <w:b/>
            <w:bCs/>
            <w:sz w:val="22"/>
            <w:szCs w:val="22"/>
          </w:rPr>
          <w:delText xml:space="preserve">[new] </w:delText>
        </w:r>
        <w:r w:rsidRPr="00B05583" w:rsidDel="0020070B">
          <w:rPr>
            <w:b/>
            <w:bCs/>
            <w:sz w:val="22"/>
            <w:szCs w:val="22"/>
          </w:rPr>
          <w:delText xml:space="preserve"> </w:delText>
        </w:r>
        <w:r w:rsidR="009C74B5" w:rsidDel="0020070B">
          <w:delText xml:space="preserve">Probably this figure (at least A-C) gets replaced by the consensus clustering picture? </w:delText>
        </w:r>
      </w:del>
      <w:r w:rsidR="00F1292F">
        <w:rPr>
          <w:b/>
          <w:bCs/>
          <w:sz w:val="22"/>
          <w:szCs w:val="22"/>
        </w:rPr>
        <w:t>A</w:t>
      </w:r>
      <w:r w:rsidRPr="00E32672">
        <w:rPr>
          <w:b/>
          <w:bCs/>
          <w:sz w:val="22"/>
          <w:szCs w:val="22"/>
        </w:rPr>
        <w:t>.</w:t>
      </w:r>
      <w:r>
        <w:rPr>
          <w:sz w:val="22"/>
          <w:szCs w:val="22"/>
        </w:rPr>
        <w:t xml:space="preserve"> Clusters were obtained by </w:t>
      </w:r>
      <w:ins w:id="52" w:author="Norman Packard" w:date="2020-10-11T20:14:00Z">
        <w:r w:rsidR="0020070B">
          <w:rPr>
            <w:sz w:val="22"/>
            <w:szCs w:val="22"/>
          </w:rPr>
          <w:t xml:space="preserve">first </w:t>
        </w:r>
      </w:ins>
      <w:r>
        <w:rPr>
          <w:sz w:val="22"/>
          <w:szCs w:val="22"/>
        </w:rPr>
        <w:t xml:space="preserve">projecting the data onto 10 </w:t>
      </w:r>
      <w:r w:rsidRPr="00B07D82">
        <w:rPr>
          <w:sz w:val="22"/>
          <w:szCs w:val="22"/>
        </w:rPr>
        <w:t>principal</w:t>
      </w:r>
      <w:r>
        <w:rPr>
          <w:sz w:val="22"/>
          <w:szCs w:val="22"/>
        </w:rPr>
        <w:t xml:space="preserve"> components from the collection of time series for each country</w:t>
      </w:r>
      <w:r w:rsidR="00F1292F">
        <w:rPr>
          <w:sz w:val="22"/>
          <w:szCs w:val="22"/>
        </w:rPr>
        <w:t xml:space="preserve">.  </w:t>
      </w:r>
      <w:r w:rsidRPr="00B07D82">
        <w:rPr>
          <w:sz w:val="22"/>
          <w:szCs w:val="22"/>
        </w:rPr>
        <w:t>The</w:t>
      </w:r>
      <w:r>
        <w:rPr>
          <w:sz w:val="22"/>
          <w:szCs w:val="22"/>
        </w:rPr>
        <w:t xml:space="preserve"> 10 principal components found in the analysis</w:t>
      </w:r>
      <w:r w:rsidR="00F1292F">
        <w:rPr>
          <w:sz w:val="22"/>
          <w:szCs w:val="22"/>
        </w:rPr>
        <w:t xml:space="preserve"> are shown</w:t>
      </w:r>
      <w:r>
        <w:rPr>
          <w:sz w:val="22"/>
          <w:szCs w:val="22"/>
        </w:rPr>
        <w:t xml:space="preserve"> for the deaths (in black) and for various testing corrections to the confirmed case data.</w:t>
      </w:r>
      <w:ins w:id="53" w:author="Norman Packard" w:date="2020-10-11T20:15:00Z">
        <w:r w:rsidR="0020070B">
          <w:rPr>
            <w:sz w:val="22"/>
            <w:szCs w:val="22"/>
          </w:rPr>
          <w:t xml:space="preserve">  Note that the first seven princip</w:t>
        </w:r>
      </w:ins>
      <w:ins w:id="54" w:author="Norman Packard" w:date="2020-10-11T20:18:00Z">
        <w:r w:rsidR="005D649F">
          <w:rPr>
            <w:sz w:val="22"/>
            <w:szCs w:val="22"/>
          </w:rPr>
          <w:t>al</w:t>
        </w:r>
      </w:ins>
      <w:ins w:id="55" w:author="Norman Packard" w:date="2020-10-11T20:15:00Z">
        <w:r w:rsidR="0020070B">
          <w:rPr>
            <w:sz w:val="22"/>
            <w:szCs w:val="22"/>
          </w:rPr>
          <w:t xml:space="preserve"> components are essentially identical, to within a sign change.</w:t>
        </w:r>
      </w:ins>
      <w:r w:rsidR="00F1292F">
        <w:rPr>
          <w:sz w:val="22"/>
          <w:szCs w:val="22"/>
        </w:rPr>
        <w:t xml:space="preserve">  </w:t>
      </w:r>
      <w:r w:rsidR="00F1292F" w:rsidRPr="009C74B5">
        <w:rPr>
          <w:b/>
          <w:bCs/>
          <w:sz w:val="22"/>
          <w:szCs w:val="22"/>
        </w:rPr>
        <w:t>B</w:t>
      </w:r>
      <w:r w:rsidR="00F1292F">
        <w:rPr>
          <w:sz w:val="22"/>
          <w:szCs w:val="22"/>
        </w:rPr>
        <w:t xml:space="preserve">. the FPCA components are further projected from the 10 to a two-dimensional representation using </w:t>
      </w:r>
      <w:proofErr w:type="spellStart"/>
      <w:r w:rsidR="00F1292F">
        <w:rPr>
          <w:i/>
          <w:iCs/>
          <w:sz w:val="22"/>
          <w:szCs w:val="22"/>
        </w:rPr>
        <w:t>umap</w:t>
      </w:r>
      <w:proofErr w:type="spellEnd"/>
      <w:r w:rsidR="00F1292F">
        <w:rPr>
          <w:sz w:val="22"/>
          <w:szCs w:val="22"/>
        </w:rPr>
        <w:t xml:space="preserve">, a “uniform manifold approximation and projection” algorithm for dimension reduction. </w:t>
      </w:r>
      <w:r w:rsidR="00F1292F">
        <w:rPr>
          <w:b/>
          <w:bCs/>
          <w:sz w:val="22"/>
          <w:szCs w:val="22"/>
        </w:rPr>
        <w:t>C.</w:t>
      </w:r>
      <w:r w:rsidR="00CE2D64">
        <w:rPr>
          <w:sz w:val="22"/>
          <w:szCs w:val="22"/>
        </w:rPr>
        <w:t xml:space="preserve">  Distributional superposition of all country profiles, with middle deciles </w:t>
      </w:r>
      <w:proofErr w:type="spellStart"/>
      <w:r w:rsidR="00CE2D64">
        <w:rPr>
          <w:sz w:val="22"/>
          <w:szCs w:val="22"/>
        </w:rPr>
        <w:t>colored</w:t>
      </w:r>
      <w:proofErr w:type="spellEnd"/>
      <w:r w:rsidR="00CE2D64">
        <w:rPr>
          <w:sz w:val="22"/>
          <w:szCs w:val="22"/>
        </w:rPr>
        <w:t xml:space="preserve"> in red and green, outer deciles </w:t>
      </w:r>
      <w:proofErr w:type="spellStart"/>
      <w:r w:rsidR="00CE2D64">
        <w:rPr>
          <w:sz w:val="22"/>
          <w:szCs w:val="22"/>
        </w:rPr>
        <w:t>colored</w:t>
      </w:r>
      <w:proofErr w:type="spellEnd"/>
      <w:r w:rsidR="00CE2D64">
        <w:rPr>
          <w:sz w:val="22"/>
          <w:szCs w:val="22"/>
        </w:rPr>
        <w:t xml:space="preserve"> in shades of </w:t>
      </w:r>
      <w:proofErr w:type="spellStart"/>
      <w:r w:rsidR="00CE2D64">
        <w:rPr>
          <w:sz w:val="22"/>
          <w:szCs w:val="22"/>
        </w:rPr>
        <w:t>gray</w:t>
      </w:r>
      <w:proofErr w:type="spellEnd"/>
      <w:ins w:id="56" w:author="Norman Packard" w:date="2020-10-11T20:13:00Z">
        <w:r w:rsidR="0020070B">
          <w:rPr>
            <w:sz w:val="22"/>
            <w:szCs w:val="22"/>
          </w:rPr>
          <w:t xml:space="preserve">, for </w:t>
        </w:r>
      </w:ins>
      <w:ins w:id="57" w:author="Norman Packard" w:date="2020-10-11T20:14:00Z">
        <w:r w:rsidR="0020070B">
          <w:rPr>
            <w:sz w:val="22"/>
            <w:szCs w:val="22"/>
          </w:rPr>
          <w:t>deaths, cases, and test-adjusted cases</w:t>
        </w:r>
      </w:ins>
      <w:ins w:id="58" w:author="Norman Packard" w:date="2020-10-11T22:51:00Z">
        <w:r w:rsidR="0023072A">
          <w:rPr>
            <w:sz w:val="22"/>
            <w:szCs w:val="22"/>
          </w:rPr>
          <w:t xml:space="preserve"> for each class of the</w:t>
        </w:r>
      </w:ins>
      <w:ins w:id="59" w:author="Norman Packard" w:date="2020-10-11T22:52:00Z">
        <w:r w:rsidR="0023072A">
          <w:rPr>
            <w:sz w:val="22"/>
            <w:szCs w:val="22"/>
          </w:rPr>
          <w:t xml:space="preserve"> consensus clustering</w:t>
        </w:r>
      </w:ins>
      <w:ins w:id="60" w:author="Norman Packard" w:date="2020-10-11T20:14:00Z">
        <w:r w:rsidR="0020070B">
          <w:rPr>
            <w:sz w:val="22"/>
            <w:szCs w:val="22"/>
          </w:rPr>
          <w:t>.</w:t>
        </w:r>
      </w:ins>
      <w:del w:id="61" w:author="Norman Packard" w:date="2020-10-11T20:13:00Z">
        <w:r w:rsidR="00CE2D64" w:rsidDel="0020070B">
          <w:rPr>
            <w:sz w:val="22"/>
            <w:szCs w:val="22"/>
          </w:rPr>
          <w:delText>.</w:delText>
        </w:r>
      </w:del>
      <w:r w:rsidR="00CA24E5">
        <w:rPr>
          <w:noProof/>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ins w:id="62"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ins w:id="63" w:author="Norman Packard" w:date="2020-10-10T22:24:00Z">
                <w:rPr>
                  <w:rFonts w:ascii="Cambria Math" w:hAnsi="Cambria Math"/>
                  <w:i/>
                  <w:sz w:val="22"/>
                  <w:szCs w:val="22"/>
                </w:rPr>
              </w:ins>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ins w:id="64" w:author="Norman Packard" w:date="2020-10-10T22:24:00Z">
                <w:rPr>
                  <w:rFonts w:ascii="Cambria Math" w:eastAsiaTheme="minorEastAsia" w:hAnsi="Cambria Math"/>
                  <w:i/>
                  <w:iCs/>
                  <w:sz w:val="22"/>
                  <w:szCs w:val="22"/>
                </w:rPr>
              </w:ins>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ins w:id="65" w:author="Norman Packard" w:date="2020-10-10T22:24:00Z">
                <w:rPr>
                  <w:rFonts w:ascii="Cambria Math" w:hAnsi="Cambria Math"/>
                  <w:i/>
                  <w:sz w:val="22"/>
                  <w:szCs w:val="22"/>
                </w:rPr>
              </w:ins>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9D244D5"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ins w:id="66" w:author="Norman Packard" w:date="2020-10-10T22:24: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ins w:id="67" w:author="Norman Packard" w:date="2020-10-10T22:24: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ins w:id="68"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5B1D85B5" w:rsidR="001508F4" w:rsidRDefault="001508F4" w:rsidP="00D509E0">
      <w:pPr>
        <w:pStyle w:val="Heading1"/>
      </w:pPr>
      <w:r>
        <w:lastRenderedPageBreak/>
        <w:t>Supplementary Material</w:t>
      </w:r>
    </w:p>
    <w:p w14:paraId="169F607A" w14:textId="7B44D520" w:rsidR="0024554E" w:rsidRDefault="0024554E" w:rsidP="0024554E"/>
    <w:p w14:paraId="1AB11E4B" w14:textId="258848CB" w:rsidR="0024554E" w:rsidRDefault="0024554E" w:rsidP="0024554E">
      <w:pPr>
        <w:pStyle w:val="Heading2"/>
      </w:pPr>
      <w:r>
        <w:t>Data</w:t>
      </w:r>
    </w:p>
    <w:p w14:paraId="5A140E22" w14:textId="77777777" w:rsidR="0024554E" w:rsidRDefault="0024554E" w:rsidP="0024554E">
      <w:pPr>
        <w:jc w:val="both"/>
      </w:pPr>
    </w:p>
    <w:p w14:paraId="18010A4A" w14:textId="75838ACC" w:rsidR="0024554E" w:rsidRDefault="003A0EFF" w:rsidP="0024554E">
      <w:pPr>
        <w:jc w:val="both"/>
        <w:rPr>
          <w:b/>
          <w:bCs/>
        </w:rPr>
      </w:pPr>
      <w:r>
        <w:rPr>
          <w:b/>
          <w:bCs/>
        </w:rPr>
        <w:t>Data sources</w:t>
      </w:r>
    </w:p>
    <w:p w14:paraId="52709AD6" w14:textId="1C4A4059" w:rsidR="003A0EFF" w:rsidRDefault="003A0EFF" w:rsidP="0024554E">
      <w:pPr>
        <w:jc w:val="both"/>
        <w:rPr>
          <w:b/>
          <w:bCs/>
        </w:rPr>
      </w:pPr>
    </w:p>
    <w:p w14:paraId="1D4EC4A7" w14:textId="77777777" w:rsidR="007C5044" w:rsidRDefault="007C5044" w:rsidP="007C5044">
      <w:pPr>
        <w:jc w:val="both"/>
      </w:pPr>
      <w:r>
        <w:t xml:space="preserve">The data form individual countries for both confirmed cases and deaths has been compiled and made publicly available by </w:t>
      </w:r>
      <w:proofErr w:type="gramStart"/>
      <w:r>
        <w:t>a number of</w:t>
      </w:r>
      <w:proofErr w:type="gramEnd"/>
      <w:r>
        <w:t xml:space="preserve"> sources. We employ primarily the compilations by Johns Hopkins University (JHU) </w:t>
      </w:r>
      <w:r>
        <w:fldChar w:fldCharType="begin"/>
      </w:r>
      <w:r>
        <w:instrText xml:space="preserve"> ADDIN EN.CITE &lt;EndNote&gt;&lt;Cite&gt;&lt;RecNum&gt;5&lt;/RecNum&gt;&lt;DisplayText&gt;[42]&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instrText>
      </w:r>
      <w:r>
        <w:fldChar w:fldCharType="separate"/>
      </w:r>
      <w:r>
        <w:rPr>
          <w:noProof/>
        </w:rPr>
        <w:t>[42]</w:t>
      </w:r>
      <w:r>
        <w:fldChar w:fldCharType="end"/>
      </w:r>
      <w:r>
        <w:t xml:space="preserve"> and by the University of Oxford maintained site Our World in Data (OWID) </w:t>
      </w:r>
      <w:r>
        <w:fldChar w:fldCharType="begin"/>
      </w:r>
      <w:r>
        <w: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Pr>
          <w:noProof/>
        </w:rPr>
        <w:t>[43]</w:t>
      </w:r>
      <w:r>
        <w:fldChar w:fldCharType="end"/>
      </w:r>
      <w:r>
        <w:t xml:space="preserve">. We employ recent population numbers (assumed constant during 2020) as well as testing </w:t>
      </w:r>
      <w:proofErr w:type="gramStart"/>
      <w:r>
        <w:t>data  for</w:t>
      </w:r>
      <w:proofErr w:type="gramEnd"/>
      <w:r>
        <w:t xml:space="preserve"> countries  from the OWID compilation. Although the deaths data is generally more reliable, the confirmed case data provides additional important insight into the course of the epidemic, but one that requires a more careful treatment since it is more dependent on the amount, strategy and quality of testing in the different countries. Common problems with the data are: (i)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w:t>
      </w:r>
      <w:proofErr w:type="gramStart"/>
      <w:r>
        <w:t>on a daily basis</w:t>
      </w:r>
      <w:proofErr w:type="gramEnd"/>
      <w:r>
        <w:t>.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t>
      </w:r>
    </w:p>
    <w:p w14:paraId="71DAF2B6" w14:textId="77777777" w:rsidR="007C5044" w:rsidRDefault="007C5044" w:rsidP="007C5044">
      <w:pPr>
        <w:jc w:val="both"/>
      </w:pPr>
    </w:p>
    <w:p w14:paraId="779E2B39" w14:textId="77777777" w:rsidR="007C5044" w:rsidRDefault="007C5044" w:rsidP="007C5044">
      <w:pPr>
        <w:jc w:val="both"/>
      </w:pPr>
      <w:r>
        <w:t xml:space="preserve">Our procedure for processing the data is detailed in Table S4. </w:t>
      </w:r>
    </w:p>
    <w:p w14:paraId="679369CD" w14:textId="77777777" w:rsidR="007C5044" w:rsidRDefault="007C5044" w:rsidP="0024554E">
      <w:pPr>
        <w:jc w:val="both"/>
        <w:rPr>
          <w:b/>
          <w:bCs/>
        </w:rPr>
      </w:pPr>
    </w:p>
    <w:p w14:paraId="7AF47D37" w14:textId="6CD28F5A" w:rsidR="0024554E" w:rsidRDefault="0024554E" w:rsidP="0024554E">
      <w:pPr>
        <w:jc w:val="both"/>
      </w:pPr>
    </w:p>
    <w:tbl>
      <w:tblPr>
        <w:tblStyle w:val="TableGrid"/>
        <w:tblW w:w="0" w:type="auto"/>
        <w:tblLook w:val="04A0" w:firstRow="1" w:lastRow="0" w:firstColumn="1" w:lastColumn="0" w:noHBand="0" w:noVBand="1"/>
      </w:tblPr>
      <w:tblGrid>
        <w:gridCol w:w="3681"/>
        <w:gridCol w:w="1843"/>
        <w:gridCol w:w="3402"/>
      </w:tblGrid>
      <w:tr w:rsidR="0024554E" w14:paraId="749D7DB8" w14:textId="77777777" w:rsidTr="006E68C6">
        <w:tc>
          <w:tcPr>
            <w:tcW w:w="3681" w:type="dxa"/>
          </w:tcPr>
          <w:p w14:paraId="10749A00" w14:textId="77777777" w:rsidR="0024554E" w:rsidRPr="002C4E62" w:rsidRDefault="0024554E" w:rsidP="006E68C6">
            <w:pPr>
              <w:rPr>
                <w:b/>
                <w:bCs/>
              </w:rPr>
            </w:pPr>
            <w:r>
              <w:rPr>
                <w:b/>
                <w:bCs/>
              </w:rPr>
              <w:t>Main c</w:t>
            </w:r>
            <w:r w:rsidRPr="002C4E62">
              <w:rPr>
                <w:b/>
                <w:bCs/>
              </w:rPr>
              <w:t>ountry specific data</w:t>
            </w:r>
            <w:r>
              <w:rPr>
                <w:b/>
                <w:bCs/>
              </w:rPr>
              <w:t xml:space="preserve"> used</w:t>
            </w:r>
          </w:p>
        </w:tc>
        <w:tc>
          <w:tcPr>
            <w:tcW w:w="1843" w:type="dxa"/>
          </w:tcPr>
          <w:p w14:paraId="64449E95" w14:textId="77777777" w:rsidR="0024554E" w:rsidRPr="002C4E62" w:rsidRDefault="0024554E" w:rsidP="006E68C6">
            <w:pPr>
              <w:rPr>
                <w:b/>
                <w:bCs/>
              </w:rPr>
            </w:pPr>
            <w:r w:rsidRPr="002C4E62">
              <w:rPr>
                <w:b/>
                <w:bCs/>
              </w:rPr>
              <w:t>JHU</w:t>
            </w:r>
          </w:p>
        </w:tc>
        <w:tc>
          <w:tcPr>
            <w:tcW w:w="3402" w:type="dxa"/>
          </w:tcPr>
          <w:p w14:paraId="378496E4" w14:textId="77777777" w:rsidR="0024554E" w:rsidRPr="002C4E62" w:rsidRDefault="0024554E" w:rsidP="006E68C6">
            <w:pPr>
              <w:rPr>
                <w:b/>
                <w:bCs/>
              </w:rPr>
            </w:pPr>
            <w:r w:rsidRPr="002C4E62">
              <w:rPr>
                <w:b/>
                <w:bCs/>
              </w:rPr>
              <w:t>OWID</w:t>
            </w:r>
          </w:p>
        </w:tc>
      </w:tr>
      <w:tr w:rsidR="0024554E" w14:paraId="31E742F3" w14:textId="77777777" w:rsidTr="006E68C6">
        <w:tc>
          <w:tcPr>
            <w:tcW w:w="3681" w:type="dxa"/>
          </w:tcPr>
          <w:p w14:paraId="58ECF454" w14:textId="77777777" w:rsidR="0024554E" w:rsidRDefault="0024554E" w:rsidP="006E68C6">
            <w:r>
              <w:t xml:space="preserve">Covid-19 deaths from </w:t>
            </w:r>
          </w:p>
        </w:tc>
        <w:tc>
          <w:tcPr>
            <w:tcW w:w="1843" w:type="dxa"/>
          </w:tcPr>
          <w:p w14:paraId="1566175B" w14:textId="77777777" w:rsidR="0024554E" w:rsidRDefault="0024554E" w:rsidP="006E68C6">
            <w:proofErr w:type="spellStart"/>
            <w:r>
              <w:t>deaths_jhu</w:t>
            </w:r>
            <w:proofErr w:type="spellEnd"/>
          </w:p>
        </w:tc>
        <w:tc>
          <w:tcPr>
            <w:tcW w:w="3402" w:type="dxa"/>
          </w:tcPr>
          <w:p w14:paraId="089AB390" w14:textId="77777777" w:rsidR="0024554E" w:rsidRDefault="0024554E" w:rsidP="006E68C6">
            <w:proofErr w:type="spellStart"/>
            <w:r>
              <w:t>deaths_owid</w:t>
            </w:r>
            <w:proofErr w:type="spellEnd"/>
          </w:p>
        </w:tc>
      </w:tr>
      <w:tr w:rsidR="0024554E" w14:paraId="05D9FB77" w14:textId="77777777" w:rsidTr="006E68C6">
        <w:tc>
          <w:tcPr>
            <w:tcW w:w="3681" w:type="dxa"/>
          </w:tcPr>
          <w:p w14:paraId="1000417E" w14:textId="77777777" w:rsidR="0024554E" w:rsidRDefault="0024554E" w:rsidP="006E68C6">
            <w:r>
              <w:t xml:space="preserve">Confirmed cases </w:t>
            </w:r>
          </w:p>
        </w:tc>
        <w:tc>
          <w:tcPr>
            <w:tcW w:w="1843" w:type="dxa"/>
          </w:tcPr>
          <w:p w14:paraId="74DD30BF" w14:textId="77777777" w:rsidR="0024554E" w:rsidRDefault="0024554E" w:rsidP="006E68C6">
            <w:proofErr w:type="spellStart"/>
            <w:r>
              <w:t>confirmed_jhu</w:t>
            </w:r>
            <w:proofErr w:type="spellEnd"/>
          </w:p>
        </w:tc>
        <w:tc>
          <w:tcPr>
            <w:tcW w:w="3402" w:type="dxa"/>
          </w:tcPr>
          <w:p w14:paraId="64A41582" w14:textId="77777777" w:rsidR="0024554E" w:rsidRDefault="0024554E" w:rsidP="006E68C6">
            <w:proofErr w:type="spellStart"/>
            <w:r>
              <w:t>confirmed_owid</w:t>
            </w:r>
            <w:proofErr w:type="spellEnd"/>
          </w:p>
        </w:tc>
      </w:tr>
      <w:tr w:rsidR="0024554E" w14:paraId="59239C25" w14:textId="77777777" w:rsidTr="006E68C6">
        <w:tc>
          <w:tcPr>
            <w:tcW w:w="3681" w:type="dxa"/>
          </w:tcPr>
          <w:p w14:paraId="1690B28A" w14:textId="77777777" w:rsidR="0024554E" w:rsidRDefault="0024554E" w:rsidP="006E68C6">
            <w:r>
              <w:t>Population size at end of series</w:t>
            </w:r>
          </w:p>
        </w:tc>
        <w:tc>
          <w:tcPr>
            <w:tcW w:w="1843" w:type="dxa"/>
          </w:tcPr>
          <w:p w14:paraId="481E1559" w14:textId="77777777" w:rsidR="0024554E" w:rsidRDefault="0024554E" w:rsidP="006E68C6"/>
        </w:tc>
        <w:tc>
          <w:tcPr>
            <w:tcW w:w="3402" w:type="dxa"/>
          </w:tcPr>
          <w:p w14:paraId="4525E088" w14:textId="77777777" w:rsidR="0024554E" w:rsidRDefault="0024554E" w:rsidP="006E68C6">
            <w:r>
              <w:t>population</w:t>
            </w:r>
          </w:p>
        </w:tc>
      </w:tr>
      <w:tr w:rsidR="0024554E" w14:paraId="78C67E8E" w14:textId="77777777" w:rsidTr="006E68C6">
        <w:tc>
          <w:tcPr>
            <w:tcW w:w="3681" w:type="dxa"/>
          </w:tcPr>
          <w:p w14:paraId="462A1002" w14:textId="77777777" w:rsidR="0024554E" w:rsidRDefault="0024554E" w:rsidP="006E68C6">
            <w:r>
              <w:t>Covid-19 tests per million people</w:t>
            </w:r>
          </w:p>
        </w:tc>
        <w:tc>
          <w:tcPr>
            <w:tcW w:w="1843" w:type="dxa"/>
          </w:tcPr>
          <w:p w14:paraId="56B4EB07" w14:textId="77777777" w:rsidR="0024554E" w:rsidRDefault="0024554E" w:rsidP="006E68C6"/>
        </w:tc>
        <w:tc>
          <w:tcPr>
            <w:tcW w:w="3402" w:type="dxa"/>
          </w:tcPr>
          <w:p w14:paraId="75A93E43" w14:textId="77777777" w:rsidR="0024554E" w:rsidRDefault="0024554E" w:rsidP="006E68C6">
            <w:r>
              <w:t>testing</w:t>
            </w:r>
          </w:p>
        </w:tc>
      </w:tr>
      <w:tr w:rsidR="0024554E" w14:paraId="3843EEA9" w14:textId="77777777" w:rsidTr="006E68C6">
        <w:tc>
          <w:tcPr>
            <w:tcW w:w="3681" w:type="dxa"/>
          </w:tcPr>
          <w:p w14:paraId="71F21547" w14:textId="77777777" w:rsidR="0024554E" w:rsidRDefault="0024554E" w:rsidP="006E68C6">
            <w:r>
              <w:t>Stringency of measures</w:t>
            </w:r>
          </w:p>
        </w:tc>
        <w:tc>
          <w:tcPr>
            <w:tcW w:w="1843" w:type="dxa"/>
          </w:tcPr>
          <w:p w14:paraId="6F274332" w14:textId="77777777" w:rsidR="0024554E" w:rsidRDefault="0024554E" w:rsidP="006E68C6"/>
        </w:tc>
        <w:tc>
          <w:tcPr>
            <w:tcW w:w="3402" w:type="dxa"/>
          </w:tcPr>
          <w:p w14:paraId="5049BF7D" w14:textId="77777777" w:rsidR="0024554E" w:rsidRDefault="0024554E" w:rsidP="006E68C6">
            <w:r>
              <w:t>stringency</w:t>
            </w:r>
          </w:p>
        </w:tc>
      </w:tr>
      <w:tr w:rsidR="0024554E" w14:paraId="40480BB7" w14:textId="77777777" w:rsidTr="006E68C6">
        <w:tc>
          <w:tcPr>
            <w:tcW w:w="3681" w:type="dxa"/>
          </w:tcPr>
          <w:p w14:paraId="2127917A" w14:textId="77777777" w:rsidR="0024554E" w:rsidRDefault="0024554E" w:rsidP="006E68C6">
            <w:r>
              <w:t xml:space="preserve">Other country indicators </w:t>
            </w:r>
          </w:p>
        </w:tc>
        <w:tc>
          <w:tcPr>
            <w:tcW w:w="1843" w:type="dxa"/>
          </w:tcPr>
          <w:p w14:paraId="0604C51F" w14:textId="77777777" w:rsidR="0024554E" w:rsidRDefault="0024554E" w:rsidP="006E68C6"/>
        </w:tc>
        <w:tc>
          <w:tcPr>
            <w:tcW w:w="3402" w:type="dxa"/>
          </w:tcPr>
          <w:p w14:paraId="000AFAE6" w14:textId="77777777" w:rsidR="0024554E" w:rsidRDefault="0024554E" w:rsidP="006E68C6">
            <w:proofErr w:type="spellStart"/>
            <w:r>
              <w:t>population_density</w:t>
            </w:r>
            <w:proofErr w:type="spellEnd"/>
          </w:p>
        </w:tc>
      </w:tr>
      <w:tr w:rsidR="0024554E" w14:paraId="701C46A6" w14:textId="77777777" w:rsidTr="006E68C6">
        <w:tc>
          <w:tcPr>
            <w:tcW w:w="3681" w:type="dxa"/>
          </w:tcPr>
          <w:p w14:paraId="26F6543C" w14:textId="77777777" w:rsidR="0024554E" w:rsidRDefault="0024554E" w:rsidP="006E68C6"/>
        </w:tc>
        <w:tc>
          <w:tcPr>
            <w:tcW w:w="1843" w:type="dxa"/>
          </w:tcPr>
          <w:p w14:paraId="530A405C" w14:textId="77777777" w:rsidR="0024554E" w:rsidRDefault="0024554E" w:rsidP="006E68C6"/>
        </w:tc>
        <w:tc>
          <w:tcPr>
            <w:tcW w:w="3402" w:type="dxa"/>
          </w:tcPr>
          <w:p w14:paraId="4B53FCF6" w14:textId="77777777" w:rsidR="0024554E" w:rsidRDefault="0024554E" w:rsidP="006E68C6">
            <w:proofErr w:type="spellStart"/>
            <w:r>
              <w:t>gdp_per_capita</w:t>
            </w:r>
            <w:proofErr w:type="spellEnd"/>
          </w:p>
        </w:tc>
      </w:tr>
    </w:tbl>
    <w:p w14:paraId="07CF53FB" w14:textId="418E30DA" w:rsidR="0024554E" w:rsidRDefault="0024554E" w:rsidP="0024554E"/>
    <w:p w14:paraId="06F4F8C9" w14:textId="7EF8E579" w:rsidR="007C5044" w:rsidRDefault="007C5044" w:rsidP="0024554E"/>
    <w:p w14:paraId="2D88447A" w14:textId="77777777" w:rsidR="007C5044" w:rsidRDefault="007C5044" w:rsidP="0024554E"/>
    <w:p w14:paraId="3A348FEC" w14:textId="3DB76446" w:rsidR="003A0EFF" w:rsidRPr="009C74B5" w:rsidRDefault="003A0EFF" w:rsidP="0024554E">
      <w:pPr>
        <w:jc w:val="both"/>
        <w:rPr>
          <w:b/>
          <w:bCs/>
        </w:rPr>
      </w:pPr>
      <w:r>
        <w:rPr>
          <w:b/>
          <w:bCs/>
        </w:rPr>
        <w:t xml:space="preserve">Data cleaning and </w:t>
      </w:r>
      <w:r w:rsidR="00AF0ADB">
        <w:rPr>
          <w:b/>
          <w:bCs/>
        </w:rPr>
        <w:t>smoothing</w:t>
      </w:r>
    </w:p>
    <w:p w14:paraId="56183608" w14:textId="77777777" w:rsidR="003A0EFF" w:rsidRDefault="003A0EFF" w:rsidP="0024554E">
      <w:pPr>
        <w:jc w:val="both"/>
      </w:pPr>
    </w:p>
    <w:p w14:paraId="37D57975" w14:textId="44E5AD42" w:rsidR="0024554E" w:rsidRDefault="0024554E" w:rsidP="0024554E">
      <w:pPr>
        <w:jc w:val="both"/>
      </w:pPr>
      <w:r>
        <w:t xml:space="preserve">The time series data were restricted to a common starting point (JHU data starts 22 days later) and realigned by one day, to remove the main temporal offsets in reporting, deleting the last </w:t>
      </w:r>
      <w:r>
        <w:lastRenderedPageBreak/>
        <w:t>day of the JHU data so that the time series are the same length. The end point of the analysis for the paper was set as Friday Oct 9</w:t>
      </w:r>
      <w:r w:rsidRPr="002F4B8E">
        <w:rPr>
          <w:vertAlign w:val="superscript"/>
        </w:rPr>
        <w:t>th</w:t>
      </w:r>
      <w:proofErr w:type="gramStart"/>
      <w:r>
        <w:t xml:space="preserve"> 2020</w:t>
      </w:r>
      <w:proofErr w:type="gramEnd"/>
      <w:r>
        <w:t>.</w:t>
      </w:r>
    </w:p>
    <w:p w14:paraId="13A15CF7" w14:textId="77777777" w:rsidR="0024554E" w:rsidRDefault="0024554E" w:rsidP="0024554E">
      <w:pPr>
        <w:jc w:val="both"/>
      </w:pPr>
    </w:p>
    <w:p w14:paraId="307832F1" w14:textId="77777777" w:rsidR="0024554E" w:rsidRDefault="0024554E" w:rsidP="0024554E">
      <w:pPr>
        <w:jc w:val="both"/>
      </w:pPr>
      <w:r>
        <w:t xml:space="preserve">The countries covered by the two databases are different. The JHU data set has state and regionally resolved information for some countries like Australia, Canada, China, Denmark, France, Netherlands and United Kingdom (with the USA resolved at state level in a separate fil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w:t>
      </w:r>
      <w:proofErr w:type="spellStart"/>
      <w:r>
        <w:t>common_countries</w:t>
      </w:r>
      <w:proofErr w:type="spellEnd"/>
      <w:r>
        <w:t xml:space="preserve"> in what follows. We further restricted most of our analysis to countries with levels of epidemic infection large enough to avoid large fluctuations associated with low numbers of individuals: we defined these larger epidemic countries (</w:t>
      </w:r>
      <w:proofErr w:type="spellStart"/>
      <w:r>
        <w:t>bcountries</w:t>
      </w:r>
      <w:proofErr w:type="spellEnd"/>
      <w:r>
        <w:t xml:space="preserve">) as </w:t>
      </w:r>
      <w:proofErr w:type="spellStart"/>
      <w:r>
        <w:t>common_countries</w:t>
      </w:r>
      <w:proofErr w:type="spellEnd"/>
      <w:r>
        <w:t xml:space="preserve"> with both greater than or equal to 100 Covid-19 cumulative deaths recorded and a minimum daily death rate of 0.5 per day per million inhabitants (this would be 1 death per day for a country with 2 million inhabitants). As of </w:t>
      </w:r>
      <w:proofErr w:type="gramStart"/>
      <w:r>
        <w:t>October 9</w:t>
      </w:r>
      <w:r w:rsidRPr="005A194B">
        <w:rPr>
          <w:vertAlign w:val="superscript"/>
        </w:rPr>
        <w:t>th</w:t>
      </w:r>
      <w:proofErr w:type="gramEnd"/>
      <w:r>
        <w:t xml:space="preserve"> there were 81 countries with such larger epidemics.</w:t>
      </w:r>
    </w:p>
    <w:p w14:paraId="0E471EC5" w14:textId="77777777" w:rsidR="0024554E" w:rsidRDefault="0024554E" w:rsidP="0024554E">
      <w:pPr>
        <w:jc w:val="both"/>
      </w:pPr>
    </w:p>
    <w:p w14:paraId="59742F86" w14:textId="77777777" w:rsidR="0024554E" w:rsidRDefault="0024554E" w:rsidP="0024554E">
      <w:pPr>
        <w:jc w:val="both"/>
      </w:pPr>
      <w:r>
        <w:t>The data were then processed for reporting backlogs/corrections and weekly periodicities. The weekly periodicity (stemming from weekly work patterns) were smoothed as is standard using a rolling 7-day average. Significant reporting backlogs/corrections were recognized as departures of more than 2</w:t>
      </w:r>
      <m:oMath>
        <m:r>
          <w:rPr>
            <w:rFonts w:ascii="Cambria Math" w:hAnsi="Cambria Math"/>
          </w:rPr>
          <m:t>σ</m:t>
        </m:r>
      </m:oMath>
      <w:r>
        <w:t xml:space="preserve"> from the mean for the unsmoothed data of the last 7 days or more than </w:t>
      </w:r>
      <m:oMath>
        <m:f>
          <m:fPr>
            <m:ctrlPr>
              <w:ins w:id="69" w:author="Norman Packard" w:date="2020-10-10T22:24:00Z">
                <w:rPr>
                  <w:rFonts w:ascii="Cambria Math" w:hAnsi="Cambria Math"/>
                  <w:i/>
                </w:rPr>
              </w:ins>
            </m:ctrlPr>
          </m:fPr>
          <m:num>
            <m:r>
              <w:rPr>
                <w:rFonts w:ascii="Cambria Math" w:hAnsi="Cambria Math"/>
              </w:rPr>
              <m:t>2</m:t>
            </m:r>
          </m:num>
          <m:den>
            <m:r>
              <w:rPr>
                <w:rFonts w:ascii="Cambria Math" w:hAnsi="Cambria Math"/>
              </w:rPr>
              <m:t>7</m:t>
            </m:r>
          </m:den>
        </m:f>
        <m:r>
          <w:rPr>
            <w:rFonts w:ascii="Cambria Math" w:hAnsi="Cambria Math"/>
          </w:rPr>
          <m:t>σ</m:t>
        </m:r>
      </m:oMath>
      <w:r>
        <w:rPr>
          <w:rFonts w:eastAsiaTheme="minorEastAsia"/>
        </w:rPr>
        <w:t xml:space="preserve"> for the smoothed data. </w:t>
      </w:r>
      <w:r>
        <w:t>We assumed that all country data is correct and accurate in cumulative content, but that significant reporting delays and revisions can occur.</w:t>
      </w:r>
    </w:p>
    <w:p w14:paraId="59501E37" w14:textId="77777777" w:rsidR="0024554E" w:rsidRDefault="0024554E" w:rsidP="0024554E">
      <w:pPr>
        <w:jc w:val="both"/>
      </w:pPr>
    </w:p>
    <w:p w14:paraId="55780341" w14:textId="3CD5487A" w:rsidR="004943D1" w:rsidRPr="009C74B5" w:rsidRDefault="004943D1" w:rsidP="003A0EFF">
      <w:pPr>
        <w:jc w:val="both"/>
        <w:rPr>
          <w:b/>
          <w:bCs/>
        </w:rPr>
      </w:pPr>
      <w:r>
        <w:rPr>
          <w:b/>
          <w:bCs/>
        </w:rPr>
        <w:t>Testing data and testing corrections</w:t>
      </w:r>
    </w:p>
    <w:p w14:paraId="41C0AC32" w14:textId="77777777" w:rsidR="004943D1" w:rsidRDefault="004943D1" w:rsidP="003A0EFF">
      <w:pPr>
        <w:jc w:val="both"/>
      </w:pPr>
    </w:p>
    <w:p w14:paraId="721C9CBA" w14:textId="1CD93FF9" w:rsidR="003A0EFF" w:rsidRDefault="0024554E" w:rsidP="003A0EFF">
      <w:pPr>
        <w:jc w:val="both"/>
      </w:pPr>
      <w:r>
        <w:t>Next the sporadic testing data in the OWID database (</w:t>
      </w:r>
      <w:proofErr w:type="spellStart"/>
      <w:r w:rsidRPr="00CE23F1">
        <w:t>new_tests_smoothed_per_thousand</w:t>
      </w:r>
      <w:proofErr w:type="spellEnd"/>
      <w:r>
        <w:t xml:space="preserve">) was </w:t>
      </w:r>
      <w:proofErr w:type="spellStart"/>
      <w:r>
        <w:t>analyzed</w:t>
      </w:r>
      <w:proofErr w:type="spellEnd"/>
      <w:r>
        <w:t xml:space="preserve"> and smoothed, by performing a piecewise linear fit. This appears better suited to the dynamics of testing capacity ramp up than higher order spline fitting, </w:t>
      </w:r>
      <w:proofErr w:type="gramStart"/>
      <w:r>
        <w:t>and also</w:t>
      </w:r>
      <w:proofErr w:type="gramEnd"/>
      <w:r>
        <w:t xml:space="preserve"> serves as a more stringent test of the potential impact of linearities in testing dynamics on the phenomena of long linear phases that we seek to clarify. We also introduced a ubiquitous small background level of testing (whether by unambiguous symptoms or laboratory tests) which all countries have access to prior to ramping up from a common time point (day 50 after Jan 22) to the first reported testing capacity. This corresponds to an assumed capacity of 10 per million, or 1000 tests per day for a country with 100 million inhabitants. A simple proportional correction of the confirmed cases per million in the population is to divide the reported numbers by a factor proportional to the number of tests per 1000 inhabitants per day, but this is an </w:t>
      </w:r>
      <w:proofErr w:type="gramStart"/>
      <w:r>
        <w:t>over estimate</w:t>
      </w:r>
      <w:proofErr w:type="gramEnd"/>
      <w:r>
        <w:t xml:space="preserve"> of the required correction since the percentage of confirmed cases saturates with sufficient testing.    …</w:t>
      </w:r>
    </w:p>
    <w:p w14:paraId="71021DC2" w14:textId="793C7F94" w:rsidR="003A0EFF" w:rsidRDefault="003A0EFF" w:rsidP="003A0EFF">
      <w:pPr>
        <w:jc w:val="both"/>
      </w:pPr>
    </w:p>
    <w:p w14:paraId="20F74462" w14:textId="230DC7FF" w:rsidR="003A0EFF" w:rsidRPr="009C74B5" w:rsidRDefault="00AF0ADB" w:rsidP="003A0EFF">
      <w:pPr>
        <w:jc w:val="both"/>
        <w:rPr>
          <w:b/>
          <w:bCs/>
        </w:rPr>
      </w:pPr>
      <w:r>
        <w:rPr>
          <w:b/>
          <w:bCs/>
        </w:rPr>
        <w:t xml:space="preserve">Country filtering </w:t>
      </w:r>
      <w:proofErr w:type="spellStart"/>
      <w:r w:rsidR="003A0EFF">
        <w:rPr>
          <w:b/>
          <w:bCs/>
        </w:rPr>
        <w:t>Filtering</w:t>
      </w:r>
      <w:proofErr w:type="spellEnd"/>
      <w:r w:rsidR="003A0EFF">
        <w:rPr>
          <w:b/>
          <w:bCs/>
        </w:rPr>
        <w:t xml:space="preserve"> </w:t>
      </w:r>
    </w:p>
    <w:p w14:paraId="3D585B6D" w14:textId="77777777" w:rsidR="0024554E" w:rsidRDefault="0024554E" w:rsidP="0024554E"/>
    <w:p w14:paraId="29DD2B48" w14:textId="77777777" w:rsidR="003A0EFF" w:rsidRPr="00176998" w:rsidRDefault="003A0EFF" w:rsidP="003A0EFF">
      <w:r w:rsidRPr="00D06DEB">
        <w:rPr>
          <w:noProof/>
        </w:rPr>
        <w:lastRenderedPageBreak/>
        <w:drawing>
          <wp:inline distT="0" distB="0" distL="0" distR="0" wp14:anchorId="272F266D" wp14:editId="56E1F87E">
            <wp:extent cx="5727700" cy="3710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27700" cy="3710305"/>
                    </a:xfrm>
                    <a:prstGeom prst="rect">
                      <a:avLst/>
                    </a:prstGeom>
                  </pic:spPr>
                </pic:pic>
              </a:graphicData>
            </a:graphic>
          </wp:inline>
        </w:drawing>
      </w:r>
    </w:p>
    <w:p w14:paraId="24D236C9" w14:textId="77777777" w:rsidR="003A0EFF" w:rsidRDefault="003A0EFF" w:rsidP="003A0EFF">
      <w:pPr>
        <w:jc w:val="center"/>
      </w:pPr>
    </w:p>
    <w:p w14:paraId="2F8C7764" w14:textId="71A56002" w:rsidR="003A0EFF" w:rsidRPr="00F24362" w:rsidRDefault="003A0EFF" w:rsidP="003A0EFF">
      <w:pPr>
        <w:jc w:val="center"/>
        <w:rPr>
          <w:sz w:val="22"/>
          <w:szCs w:val="22"/>
        </w:rPr>
      </w:pPr>
      <w:r w:rsidRPr="00F24362">
        <w:rPr>
          <w:b/>
          <w:bCs/>
          <w:sz w:val="22"/>
          <w:szCs w:val="22"/>
        </w:rPr>
        <w:t>Table S4a Common countries.</w:t>
      </w:r>
      <w:r w:rsidRPr="00F24362">
        <w:rPr>
          <w:sz w:val="22"/>
          <w:szCs w:val="22"/>
        </w:rPr>
        <w:t xml:space="preserve"> Table of 18</w:t>
      </w:r>
      <w:r w:rsidR="006E68C6">
        <w:rPr>
          <w:sz w:val="22"/>
          <w:szCs w:val="22"/>
        </w:rPr>
        <w:t>7</w:t>
      </w:r>
      <w:r w:rsidRPr="00F24362">
        <w:rPr>
          <w:sz w:val="22"/>
          <w:szCs w:val="22"/>
        </w:rPr>
        <w:t xml:space="preserve"> Countries in both JHU and OWID Databases</w:t>
      </w:r>
    </w:p>
    <w:p w14:paraId="3ACCFDE9" w14:textId="77777777" w:rsidR="003A0EFF" w:rsidRDefault="003A0EFF" w:rsidP="003A0EFF"/>
    <w:p w14:paraId="6535B187" w14:textId="69BED05A" w:rsidR="003A0EFF" w:rsidRDefault="00FD7B39" w:rsidP="003A0EFF">
      <w:pPr>
        <w:jc w:val="center"/>
      </w:pPr>
      <w:r w:rsidRPr="00FD7B39">
        <w:rPr>
          <w:noProof/>
        </w:rPr>
        <w:t xml:space="preserve"> </w:t>
      </w:r>
      <w:r w:rsidRPr="00FD7B39">
        <w:rPr>
          <w:noProof/>
        </w:rPr>
        <w:drawing>
          <wp:inline distT="0" distB="0" distL="0" distR="0" wp14:anchorId="33CC8E50" wp14:editId="3690C21C">
            <wp:extent cx="4348614" cy="156781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52718" cy="1569295"/>
                    </a:xfrm>
                    <a:prstGeom prst="rect">
                      <a:avLst/>
                    </a:prstGeom>
                  </pic:spPr>
                </pic:pic>
              </a:graphicData>
            </a:graphic>
          </wp:inline>
        </w:drawing>
      </w:r>
    </w:p>
    <w:p w14:paraId="57E878BC" w14:textId="77777777" w:rsidR="003A0EFF" w:rsidRDefault="003A0EFF" w:rsidP="003A0EFF">
      <w:pPr>
        <w:jc w:val="center"/>
      </w:pPr>
    </w:p>
    <w:p w14:paraId="0C6CA555" w14:textId="55C397B3" w:rsidR="003A0EFF" w:rsidRPr="00F24362" w:rsidRDefault="003A0EFF" w:rsidP="003A0EFF">
      <w:pPr>
        <w:rPr>
          <w:sz w:val="22"/>
          <w:szCs w:val="22"/>
        </w:rPr>
      </w:pPr>
      <w:r w:rsidRPr="00F24362">
        <w:rPr>
          <w:b/>
          <w:bCs/>
          <w:sz w:val="22"/>
          <w:szCs w:val="22"/>
        </w:rPr>
        <w:t>Table S4b Big epidemic countries.</w:t>
      </w:r>
      <w:r w:rsidRPr="00F24362">
        <w:rPr>
          <w:sz w:val="22"/>
          <w:szCs w:val="22"/>
        </w:rPr>
        <w:t xml:space="preserve"> Table of 8</w:t>
      </w:r>
      <w:r w:rsidR="00DB4722">
        <w:rPr>
          <w:sz w:val="22"/>
          <w:szCs w:val="22"/>
        </w:rPr>
        <w:t>3</w:t>
      </w:r>
      <w:r w:rsidRPr="00F24362">
        <w:rPr>
          <w:sz w:val="22"/>
          <w:szCs w:val="22"/>
        </w:rPr>
        <w:t xml:space="preserve"> Countries with Major Epidemic in both JHU and OWID Databases</w:t>
      </w:r>
    </w:p>
    <w:p w14:paraId="3F0F69F9" w14:textId="77777777" w:rsidR="003A0EFF" w:rsidRDefault="003A0EFF" w:rsidP="003A0EFF"/>
    <w:p w14:paraId="4D6142DC" w14:textId="152DC4AC" w:rsidR="003A0EFF" w:rsidRDefault="00DB4722" w:rsidP="003A0EFF">
      <w:pPr>
        <w:jc w:val="center"/>
      </w:pPr>
      <w:r w:rsidRPr="00DB4722">
        <w:rPr>
          <w:noProof/>
        </w:rPr>
        <w:t xml:space="preserve"> </w:t>
      </w:r>
      <w:r w:rsidRPr="00DB4722">
        <w:rPr>
          <w:noProof/>
        </w:rPr>
        <w:drawing>
          <wp:inline distT="0" distB="0" distL="0" distR="0" wp14:anchorId="5E651F7C" wp14:editId="2EDE975B">
            <wp:extent cx="4338955" cy="1370475"/>
            <wp:effectExtent l="0" t="0" r="4445"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8614" cy="1383001"/>
                    </a:xfrm>
                    <a:prstGeom prst="rect">
                      <a:avLst/>
                    </a:prstGeom>
                  </pic:spPr>
                </pic:pic>
              </a:graphicData>
            </a:graphic>
          </wp:inline>
        </w:drawing>
      </w:r>
    </w:p>
    <w:p w14:paraId="274EBDC0" w14:textId="77777777" w:rsidR="003A0EFF" w:rsidRDefault="003A0EFF" w:rsidP="003A0EFF"/>
    <w:p w14:paraId="12D241B3" w14:textId="30E3BAF8" w:rsidR="003A0EFF" w:rsidRPr="00F24362" w:rsidRDefault="003A0EFF" w:rsidP="003A0EFF">
      <w:pPr>
        <w:rPr>
          <w:sz w:val="22"/>
          <w:szCs w:val="22"/>
        </w:rPr>
      </w:pPr>
      <w:r w:rsidRPr="00F24362">
        <w:rPr>
          <w:b/>
          <w:bCs/>
          <w:sz w:val="22"/>
          <w:szCs w:val="22"/>
        </w:rPr>
        <w:t>Table S4c Big long epidemic countries.</w:t>
      </w:r>
      <w:r>
        <w:rPr>
          <w:sz w:val="22"/>
          <w:szCs w:val="22"/>
        </w:rPr>
        <w:t xml:space="preserve"> </w:t>
      </w:r>
      <w:r w:rsidRPr="00F24362">
        <w:rPr>
          <w:sz w:val="22"/>
          <w:szCs w:val="22"/>
        </w:rPr>
        <w:t>Table of 6</w:t>
      </w:r>
      <w:r w:rsidR="00DB4722">
        <w:rPr>
          <w:sz w:val="22"/>
          <w:szCs w:val="22"/>
        </w:rPr>
        <w:t>8</w:t>
      </w:r>
      <w:r w:rsidRPr="00F24362">
        <w:rPr>
          <w:sz w:val="22"/>
          <w:szCs w:val="22"/>
        </w:rPr>
        <w:t xml:space="preserve"> Countries with long Major Epidemic in both JHU and OWID Databases</w:t>
      </w:r>
    </w:p>
    <w:p w14:paraId="66D35C71" w14:textId="77777777" w:rsidR="003A0EFF" w:rsidRDefault="003A0EFF" w:rsidP="0024554E">
      <w:pPr>
        <w:jc w:val="both"/>
        <w:rPr>
          <w:b/>
          <w:bCs/>
        </w:rPr>
      </w:pPr>
    </w:p>
    <w:p w14:paraId="5024ABBC" w14:textId="77777777" w:rsidR="003A0EFF" w:rsidRDefault="003A0EFF" w:rsidP="0024554E">
      <w:pPr>
        <w:jc w:val="both"/>
        <w:rPr>
          <w:b/>
          <w:bCs/>
        </w:rPr>
      </w:pPr>
    </w:p>
    <w:p w14:paraId="3A9D3671" w14:textId="6A52F2C2" w:rsidR="00AF0ADB" w:rsidRDefault="00AF0ADB" w:rsidP="0024554E">
      <w:pPr>
        <w:jc w:val="both"/>
        <w:rPr>
          <w:b/>
          <w:bCs/>
        </w:rPr>
      </w:pPr>
      <w:r>
        <w:rPr>
          <w:b/>
          <w:bCs/>
        </w:rPr>
        <w:lastRenderedPageBreak/>
        <w:t>Data alignment and scaling</w:t>
      </w:r>
    </w:p>
    <w:p w14:paraId="41E9BFE5" w14:textId="77777777" w:rsidR="00AF0ADB" w:rsidRDefault="00AF0ADB" w:rsidP="0024554E">
      <w:pPr>
        <w:jc w:val="both"/>
        <w:rPr>
          <w:b/>
          <w:bCs/>
        </w:rPr>
      </w:pPr>
    </w:p>
    <w:p w14:paraId="3599B4C9" w14:textId="734FCB4C" w:rsidR="0024554E" w:rsidRPr="003B0E83" w:rsidRDefault="0024554E" w:rsidP="0024554E">
      <w:pPr>
        <w:jc w:val="both"/>
      </w:pPr>
      <w:r w:rsidRPr="003B0E83">
        <w:t>In order to systematic</w:t>
      </w:r>
      <w:r w:rsidR="00AF0ADB">
        <w:t xml:space="preserve">ally </w:t>
      </w:r>
      <w:proofErr w:type="spellStart"/>
      <w:r w:rsidR="00AF0ADB">
        <w:t>analyze</w:t>
      </w:r>
      <w:proofErr w:type="spellEnd"/>
      <w:r w:rsidRPr="003B0E83">
        <w:t xml:space="preserve"> responses</w:t>
      </w:r>
      <w:r w:rsidR="00AF0ADB">
        <w:t xml:space="preserve"> (e.g. with FPCA and clustering, as described in the main text)</w:t>
      </w:r>
      <w:r w:rsidRPr="003B0E83">
        <w:t>, country specific differences in both the temporal start of the infection and its magnitude should be factored out. The temporal alignment of curves is relatively standard, as employed</w:t>
      </w:r>
      <w:r>
        <w:t>,</w:t>
      </w:r>
      <w:r w:rsidRPr="003B0E83">
        <w:t xml:space="preserve"> for example</w:t>
      </w:r>
      <w:r>
        <w:t>,</w:t>
      </w:r>
      <w:r w:rsidRPr="003B0E83">
        <w:t xml:space="preserve"> in the OWID dashboard tool</w:t>
      </w:r>
      <w:r>
        <w:t xml:space="preserve"> </w:t>
      </w:r>
      <w:r>
        <w:fldChar w:fldCharType="begin"/>
      </w:r>
      <w:r w:rsidR="007C5044">
        <w: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sidR="007C5044">
        <w:rPr>
          <w:noProof/>
        </w:rPr>
        <w:t>[43]</w:t>
      </w:r>
      <w:r>
        <w:fldChar w:fldCharType="end"/>
      </w:r>
      <w:r w:rsidRPr="003B0E83">
        <w:t>:  we synchronized the time axis to start at a common low but significant level (10) of resulting deaths.</w:t>
      </w:r>
      <w:r>
        <w:t xml:space="preserve"> On the vertical axis, although much of the  large differences in the numbers of cases and deaths in different countries can be normalized relative to population size, reporting counts in cases and deaths per million, it is also useful in comparing curve shapes to completely rescale the epidemics by their curve maxima, to eliminate variations in the magnitude of the curves from the shape clustering. </w:t>
      </w:r>
    </w:p>
    <w:p w14:paraId="6011DE55" w14:textId="77777777" w:rsidR="004943D1" w:rsidRDefault="004943D1" w:rsidP="0024554E"/>
    <w:p w14:paraId="55E4544F" w14:textId="77777777" w:rsidR="004943D1" w:rsidRDefault="004943D1" w:rsidP="004943D1">
      <w:pPr>
        <w:pStyle w:val="Heading2"/>
      </w:pPr>
      <w:r>
        <w:t>FPCA and Clustering</w:t>
      </w:r>
    </w:p>
    <w:p w14:paraId="4FC4D2CA" w14:textId="77777777" w:rsidR="004943D1" w:rsidRDefault="004943D1" w:rsidP="004943D1">
      <w:pPr>
        <w:pStyle w:val="Heading2"/>
      </w:pPr>
    </w:p>
    <w:p w14:paraId="4CD773C9" w14:textId="77777777" w:rsidR="004943D1" w:rsidRPr="00EB7F90" w:rsidRDefault="004943D1" w:rsidP="004943D1">
      <w:pPr>
        <w:jc w:val="both"/>
        <w:rPr>
          <w:highlight w:val="yellow"/>
        </w:rPr>
      </w:pPr>
      <w:r>
        <w:rPr>
          <w:highlight w:val="yellow"/>
        </w:rPr>
        <w:t>We</w:t>
      </w:r>
    </w:p>
    <w:p w14:paraId="0081CF26" w14:textId="22D1453E" w:rsidR="004943D1" w:rsidRDefault="004943D1" w:rsidP="004943D1">
      <w:pPr>
        <w:jc w:val="both"/>
      </w:pPr>
      <w:r w:rsidRPr="00EB7F90">
        <w:rPr>
          <w:highlight w:val="yellow"/>
        </w:rPr>
        <w:t>can be arranged in 2D using an enhanced principal component analysis and ordered effectively into 4 clusters (details are provided in the SI) as shown in Figure 2a-c. This clustering in profiles is similar in both the daily deaths data and the confirmed cases data: for more details see SI. The principal component profiles capture the dominant forms present in the temporal dynamics, and the main departures from them and are shown in Figure 2e. Note th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 Figure 2e shows principal components computed for several different maps from observed to actual data (see the SI for more details).  .</w:t>
      </w:r>
    </w:p>
    <w:p w14:paraId="5799FE4E" w14:textId="329C82DF" w:rsidR="004943D1" w:rsidRDefault="004943D1" w:rsidP="004943D1">
      <w:pPr>
        <w:pStyle w:val="Heading2"/>
      </w:pPr>
    </w:p>
    <w:p w14:paraId="3955866B" w14:textId="6B1B707D" w:rsidR="004943D1" w:rsidRDefault="004943D1" w:rsidP="004943D1">
      <w:pPr>
        <w:rPr>
          <w:b/>
          <w:bCs/>
        </w:rPr>
      </w:pPr>
      <w:r>
        <w:rPr>
          <w:b/>
          <w:bCs/>
        </w:rPr>
        <w:t>Consensus clustering</w:t>
      </w:r>
    </w:p>
    <w:p w14:paraId="16B766F8" w14:textId="6F7BB16C" w:rsidR="004943D1" w:rsidDel="004B752F" w:rsidRDefault="004943D1" w:rsidP="004943D1">
      <w:pPr>
        <w:rPr>
          <w:del w:id="70" w:author="Norman Packard" w:date="2020-10-11T23:02:00Z"/>
        </w:rPr>
      </w:pPr>
      <w:del w:id="71" w:author="Norman Packard" w:date="2020-10-11T23:02:00Z">
        <w:r w:rsidDel="004B752F">
          <w:rPr>
            <w:b/>
            <w:bCs/>
          </w:rPr>
          <w:delText>…</w:delText>
        </w:r>
      </w:del>
    </w:p>
    <w:p w14:paraId="2F6629ED" w14:textId="6E205B69" w:rsidR="004B752F" w:rsidRDefault="004B752F" w:rsidP="004943D1">
      <w:pPr>
        <w:rPr>
          <w:ins w:id="72" w:author="Norman Packard" w:date="2020-10-11T23:02:00Z"/>
        </w:rPr>
      </w:pPr>
      <w:ins w:id="73" w:author="Norman Packard" w:date="2020-10-11T23:02:00Z">
        <w:r>
          <w:t>Data collected for:</w:t>
        </w:r>
      </w:ins>
    </w:p>
    <w:p w14:paraId="6A5FC1E7" w14:textId="6DEB7C22" w:rsidR="004B752F" w:rsidRDefault="004B752F" w:rsidP="004B752F">
      <w:pPr>
        <w:pStyle w:val="ListParagraph"/>
        <w:numPr>
          <w:ilvl w:val="0"/>
          <w:numId w:val="2"/>
        </w:numPr>
        <w:rPr>
          <w:ins w:id="74" w:author="Norman Packard" w:date="2020-10-11T23:02:00Z"/>
        </w:rPr>
      </w:pPr>
      <w:ins w:id="75" w:author="Norman Packard" w:date="2020-10-11T23:02:00Z">
        <w:r>
          <w:t>Deaths</w:t>
        </w:r>
      </w:ins>
    </w:p>
    <w:p w14:paraId="36C5B4C1" w14:textId="5404E214" w:rsidR="004B752F" w:rsidRDefault="004B752F" w:rsidP="004B752F">
      <w:pPr>
        <w:pStyle w:val="ListParagraph"/>
        <w:numPr>
          <w:ilvl w:val="0"/>
          <w:numId w:val="2"/>
        </w:numPr>
        <w:rPr>
          <w:ins w:id="76" w:author="Norman Packard" w:date="2020-10-11T23:02:00Z"/>
        </w:rPr>
      </w:pPr>
      <w:ins w:id="77" w:author="Norman Packard" w:date="2020-10-11T23:02:00Z">
        <w:r>
          <w:t>Cases</w:t>
        </w:r>
      </w:ins>
    </w:p>
    <w:p w14:paraId="31C758CC" w14:textId="04B84867" w:rsidR="004B752F" w:rsidRDefault="004B752F" w:rsidP="004B752F">
      <w:pPr>
        <w:pStyle w:val="ListParagraph"/>
        <w:numPr>
          <w:ilvl w:val="0"/>
          <w:numId w:val="2"/>
        </w:numPr>
        <w:rPr>
          <w:ins w:id="78" w:author="Norman Packard" w:date="2020-10-11T23:02:00Z"/>
        </w:rPr>
      </w:pPr>
      <w:ins w:id="79" w:author="Norman Packard" w:date="2020-10-11T23:02:00Z">
        <w:r>
          <w:t>Test-corrected cases (linear ramp)</w:t>
        </w:r>
      </w:ins>
    </w:p>
    <w:p w14:paraId="2CBE49EC" w14:textId="6513C47A" w:rsidR="004B752F" w:rsidRDefault="004B752F" w:rsidP="004B752F">
      <w:pPr>
        <w:pStyle w:val="ListParagraph"/>
        <w:numPr>
          <w:ilvl w:val="0"/>
          <w:numId w:val="2"/>
        </w:numPr>
        <w:rPr>
          <w:ins w:id="80" w:author="Norman Packard" w:date="2020-10-11T23:03:00Z"/>
        </w:rPr>
      </w:pPr>
      <w:ins w:id="81" w:author="Norman Packard" w:date="2020-10-11T23:02:00Z">
        <w:r>
          <w:t>Test-corrected cases (piecewi</w:t>
        </w:r>
      </w:ins>
      <w:ins w:id="82" w:author="Norman Packard" w:date="2020-10-11T23:03:00Z">
        <w:r>
          <w:t>se-linear fit)</w:t>
        </w:r>
      </w:ins>
    </w:p>
    <w:p w14:paraId="4265642C" w14:textId="41BB397E" w:rsidR="004B752F" w:rsidRDefault="004B752F" w:rsidP="004B752F">
      <w:pPr>
        <w:pStyle w:val="ListParagraph"/>
        <w:numPr>
          <w:ilvl w:val="0"/>
          <w:numId w:val="2"/>
        </w:numPr>
        <w:rPr>
          <w:ins w:id="83" w:author="Norman Packard" w:date="2020-10-11T23:03:00Z"/>
        </w:rPr>
      </w:pPr>
      <w:ins w:id="84" w:author="Norman Packard" w:date="2020-10-11T23:03:00Z">
        <w:r>
          <w:t>Test-corrected cases (nonlinear correction using raw test data)</w:t>
        </w:r>
      </w:ins>
    </w:p>
    <w:p w14:paraId="4699618D" w14:textId="0914446B" w:rsidR="004B752F" w:rsidRDefault="004B752F" w:rsidP="004B752F">
      <w:pPr>
        <w:pStyle w:val="ListParagraph"/>
        <w:numPr>
          <w:ilvl w:val="0"/>
          <w:numId w:val="2"/>
        </w:numPr>
        <w:rPr>
          <w:ins w:id="85" w:author="Norman Packard" w:date="2020-10-11T23:04:00Z"/>
        </w:rPr>
      </w:pPr>
      <w:ins w:id="86" w:author="Norman Packard" w:date="2020-10-11T23:03:00Z">
        <w:r>
          <w:t>Test-corrected cases (nonlinear correc</w:t>
        </w:r>
      </w:ins>
      <w:ins w:id="87" w:author="Norman Packard" w:date="2020-10-11T23:04:00Z">
        <w:r>
          <w:t>tion using piecewise linear fit to test data)</w:t>
        </w:r>
      </w:ins>
    </w:p>
    <w:p w14:paraId="69916F98" w14:textId="21BCCF65" w:rsidR="004B752F" w:rsidRDefault="004B752F" w:rsidP="004B752F">
      <w:pPr>
        <w:rPr>
          <w:ins w:id="88" w:author="Norman Packard" w:date="2020-10-11T23:04:00Z"/>
        </w:rPr>
      </w:pPr>
    </w:p>
    <w:p w14:paraId="636D1A79" w14:textId="75483809" w:rsidR="004B752F" w:rsidRDefault="004B752F" w:rsidP="004B752F">
      <w:pPr>
        <w:rPr>
          <w:ins w:id="89" w:author="Norman Packard" w:date="2020-10-11T23:04:00Z"/>
        </w:rPr>
      </w:pPr>
      <w:ins w:id="90" w:author="Norman Packard" w:date="2020-10-11T23:04:00Z">
        <w:r>
          <w:t>Meta parameters varied:</w:t>
        </w:r>
      </w:ins>
    </w:p>
    <w:p w14:paraId="6E9AA867" w14:textId="0672A47F" w:rsidR="004B752F" w:rsidRDefault="004B752F" w:rsidP="004B752F">
      <w:pPr>
        <w:pStyle w:val="ListParagraph"/>
        <w:numPr>
          <w:ilvl w:val="0"/>
          <w:numId w:val="2"/>
        </w:numPr>
        <w:rPr>
          <w:ins w:id="91" w:author="Norman Packard" w:date="2020-10-11T23:04:00Z"/>
        </w:rPr>
      </w:pPr>
      <w:ins w:id="92" w:author="Norman Packard" w:date="2020-10-11T23:04:00Z">
        <w:r>
          <w:t>FPCA: number of components used in fit, from 3 to 15</w:t>
        </w:r>
      </w:ins>
    </w:p>
    <w:p w14:paraId="771D4D83" w14:textId="4A69607F" w:rsidR="004B752F" w:rsidRPr="004B752F" w:rsidRDefault="004B752F" w:rsidP="004B752F">
      <w:pPr>
        <w:pStyle w:val="ListParagraph"/>
        <w:numPr>
          <w:ilvl w:val="0"/>
          <w:numId w:val="2"/>
        </w:numPr>
        <w:pPrChange w:id="93" w:author="Norman Packard" w:date="2020-10-11T23:04:00Z">
          <w:pPr/>
        </w:pPrChange>
      </w:pPr>
      <w:ins w:id="94" w:author="Norman Packard" w:date="2020-10-11T23:04:00Z">
        <w:r>
          <w:t>HDBS</w:t>
        </w:r>
      </w:ins>
      <w:ins w:id="95" w:author="Norman Packard" w:date="2020-10-11T23:05:00Z">
        <w:r>
          <w:t xml:space="preserve">CAN: </w:t>
        </w:r>
      </w:ins>
    </w:p>
    <w:p w14:paraId="48D07F5D" w14:textId="47A7C50C" w:rsidR="0023072A" w:rsidRDefault="0023072A" w:rsidP="0023072A">
      <w:pPr>
        <w:rPr>
          <w:ins w:id="96" w:author="Norman Packard" w:date="2020-10-11T23:07:00Z"/>
          <w:rFonts w:ascii="Times New Roman" w:eastAsia="Times New Roman" w:hAnsi="Times New Roman" w:cs="Times New Roman"/>
          <w:lang w:val="en-US" w:eastAsia="ja-JP"/>
        </w:rPr>
      </w:pPr>
      <w:ins w:id="97" w:author="Norman Packard" w:date="2020-10-11T22:58:00Z">
        <w:r w:rsidRPr="0023072A">
          <w:rPr>
            <w:noProof/>
          </w:rPr>
          <w:lastRenderedPageBreak/>
          <w:drawing>
            <wp:inline distT="0" distB="0" distL="0" distR="0" wp14:anchorId="087D4519" wp14:editId="1A56CF65">
              <wp:extent cx="1780314" cy="7975991"/>
              <wp:effectExtent l="0" t="0" r="0" b="0"/>
              <wp:docPr id="21" name="Picture 21"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lock&#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10122" cy="8109533"/>
                      </a:xfrm>
                      <a:prstGeom prst="rect">
                        <a:avLst/>
                      </a:prstGeom>
                      <a:noFill/>
                      <a:ln>
                        <a:noFill/>
                      </a:ln>
                    </pic:spPr>
                  </pic:pic>
                </a:graphicData>
              </a:graphic>
            </wp:inline>
          </w:drawing>
        </w:r>
      </w:ins>
    </w:p>
    <w:p w14:paraId="0A3F4032" w14:textId="7A138B46" w:rsidR="004B752F" w:rsidRDefault="004B752F" w:rsidP="0023072A">
      <w:pPr>
        <w:rPr>
          <w:ins w:id="98" w:author="Norman Packard" w:date="2020-10-11T23:13:00Z"/>
          <w:rFonts w:ascii="Times New Roman" w:eastAsia="Times New Roman" w:hAnsi="Times New Roman" w:cs="Times New Roman"/>
          <w:lang w:val="en-US" w:eastAsia="ja-JP"/>
        </w:rPr>
      </w:pPr>
    </w:p>
    <w:p w14:paraId="5AD2E494" w14:textId="1432B375" w:rsidR="004B752F" w:rsidRDefault="004B752F" w:rsidP="0023072A">
      <w:pPr>
        <w:rPr>
          <w:ins w:id="99" w:author="Norman Packard" w:date="2020-10-11T23:13:00Z"/>
          <w:rFonts w:ascii="Times New Roman" w:eastAsia="Times New Roman" w:hAnsi="Times New Roman" w:cs="Times New Roman"/>
          <w:lang w:val="en-US" w:eastAsia="ja-JP"/>
        </w:rPr>
      </w:pPr>
      <w:ins w:id="100" w:author="Norman Packard" w:date="2020-10-11T23:13:00Z">
        <w:r>
          <w:rPr>
            <w:rFonts w:ascii="Times New Roman" w:eastAsia="Times New Roman" w:hAnsi="Times New Roman" w:cs="Times New Roman"/>
            <w:lang w:val="en-US" w:eastAsia="ja-JP"/>
          </w:rPr>
          <w:t>Consensus clustering:</w:t>
        </w:r>
      </w:ins>
    </w:p>
    <w:p w14:paraId="781B5E8D" w14:textId="77777777" w:rsidR="004B752F" w:rsidRDefault="004B752F" w:rsidP="0023072A">
      <w:pPr>
        <w:rPr>
          <w:ins w:id="101" w:author="Norman Packard" w:date="2020-10-11T23:07:00Z"/>
          <w:rFonts w:ascii="Times New Roman" w:eastAsia="Times New Roman" w:hAnsi="Times New Roman" w:cs="Times New Roman"/>
          <w:lang w:val="en-US" w:eastAsia="ja-JP"/>
        </w:rPr>
      </w:pPr>
    </w:p>
    <w:tbl>
      <w:tblPr>
        <w:tblStyle w:val="TableGrid"/>
        <w:tblW w:w="0" w:type="auto"/>
        <w:tblLook w:val="04A0" w:firstRow="1" w:lastRow="0" w:firstColumn="1" w:lastColumn="0" w:noHBand="0" w:noVBand="1"/>
      </w:tblPr>
      <w:tblGrid>
        <w:gridCol w:w="2252"/>
        <w:gridCol w:w="2252"/>
        <w:gridCol w:w="2253"/>
        <w:gridCol w:w="2253"/>
      </w:tblGrid>
      <w:tr w:rsidR="004B752F" w14:paraId="739B4488" w14:textId="77777777" w:rsidTr="004B752F">
        <w:trPr>
          <w:ins w:id="102" w:author="Norman Packard" w:date="2020-10-11T23:11:00Z"/>
        </w:trPr>
        <w:tc>
          <w:tcPr>
            <w:tcW w:w="2252" w:type="dxa"/>
          </w:tcPr>
          <w:p w14:paraId="2701805D" w14:textId="007DFBE1" w:rsidR="004B752F" w:rsidRDefault="004B752F" w:rsidP="004B752F">
            <w:pPr>
              <w:jc w:val="center"/>
              <w:rPr>
                <w:ins w:id="103" w:author="Norman Packard" w:date="2020-10-11T23:11:00Z"/>
                <w:rFonts w:ascii="Times New Roman" w:eastAsia="Times New Roman" w:hAnsi="Times New Roman" w:cs="Times New Roman"/>
                <w:lang w:val="en-US"/>
              </w:rPr>
              <w:pPrChange w:id="104" w:author="Norman Packard" w:date="2020-10-11T23:12:00Z">
                <w:pPr/>
              </w:pPrChange>
            </w:pPr>
            <w:ins w:id="105" w:author="Norman Packard" w:date="2020-10-11T23:12:00Z">
              <w:r>
                <w:rPr>
                  <w:rFonts w:ascii="Times New Roman" w:eastAsia="Times New Roman" w:hAnsi="Times New Roman" w:cs="Times New Roman"/>
                  <w:lang w:val="en-US"/>
                </w:rPr>
                <w:t>Class 1</w:t>
              </w:r>
            </w:ins>
          </w:p>
        </w:tc>
        <w:tc>
          <w:tcPr>
            <w:tcW w:w="2252" w:type="dxa"/>
          </w:tcPr>
          <w:p w14:paraId="7FA63B3C" w14:textId="44EB60BB" w:rsidR="004B752F" w:rsidRDefault="004B752F" w:rsidP="004B752F">
            <w:pPr>
              <w:jc w:val="center"/>
              <w:rPr>
                <w:ins w:id="106" w:author="Norman Packard" w:date="2020-10-11T23:11:00Z"/>
                <w:rFonts w:ascii="Times New Roman" w:eastAsia="Times New Roman" w:hAnsi="Times New Roman" w:cs="Times New Roman"/>
                <w:lang w:val="en-US"/>
              </w:rPr>
              <w:pPrChange w:id="107" w:author="Norman Packard" w:date="2020-10-11T23:12:00Z">
                <w:pPr/>
              </w:pPrChange>
            </w:pPr>
            <w:ins w:id="108" w:author="Norman Packard" w:date="2020-10-11T23:12:00Z">
              <w:r>
                <w:rPr>
                  <w:rFonts w:ascii="Times New Roman" w:eastAsia="Times New Roman" w:hAnsi="Times New Roman" w:cs="Times New Roman"/>
                  <w:lang w:val="en-US"/>
                </w:rPr>
                <w:t>Class 2</w:t>
              </w:r>
            </w:ins>
          </w:p>
        </w:tc>
        <w:tc>
          <w:tcPr>
            <w:tcW w:w="2253" w:type="dxa"/>
          </w:tcPr>
          <w:p w14:paraId="273B69A1" w14:textId="02B72593" w:rsidR="004B752F" w:rsidRDefault="004B752F" w:rsidP="004B752F">
            <w:pPr>
              <w:jc w:val="center"/>
              <w:rPr>
                <w:ins w:id="109" w:author="Norman Packard" w:date="2020-10-11T23:11:00Z"/>
                <w:rFonts w:ascii="Times New Roman" w:eastAsia="Times New Roman" w:hAnsi="Times New Roman" w:cs="Times New Roman"/>
                <w:lang w:val="en-US"/>
              </w:rPr>
              <w:pPrChange w:id="110" w:author="Norman Packard" w:date="2020-10-11T23:12:00Z">
                <w:pPr/>
              </w:pPrChange>
            </w:pPr>
            <w:ins w:id="111" w:author="Norman Packard" w:date="2020-10-11T23:12:00Z">
              <w:r>
                <w:rPr>
                  <w:rFonts w:ascii="Times New Roman" w:eastAsia="Times New Roman" w:hAnsi="Times New Roman" w:cs="Times New Roman"/>
                  <w:lang w:val="en-US"/>
                </w:rPr>
                <w:t>Class 3</w:t>
              </w:r>
            </w:ins>
          </w:p>
        </w:tc>
        <w:tc>
          <w:tcPr>
            <w:tcW w:w="2253" w:type="dxa"/>
          </w:tcPr>
          <w:p w14:paraId="2D5010A5" w14:textId="5D49FA48" w:rsidR="004B752F" w:rsidRDefault="004B752F" w:rsidP="004B752F">
            <w:pPr>
              <w:jc w:val="center"/>
              <w:rPr>
                <w:ins w:id="112" w:author="Norman Packard" w:date="2020-10-11T23:11:00Z"/>
                <w:rFonts w:ascii="Times New Roman" w:eastAsia="Times New Roman" w:hAnsi="Times New Roman" w:cs="Times New Roman"/>
                <w:lang w:val="en-US"/>
              </w:rPr>
              <w:pPrChange w:id="113" w:author="Norman Packard" w:date="2020-10-11T23:12:00Z">
                <w:pPr/>
              </w:pPrChange>
            </w:pPr>
            <w:proofErr w:type="spellStart"/>
            <w:ins w:id="114" w:author="Norman Packard" w:date="2020-10-11T23:12:00Z">
              <w:r>
                <w:rPr>
                  <w:rFonts w:ascii="Times New Roman" w:eastAsia="Times New Roman" w:hAnsi="Times New Roman" w:cs="Times New Roman"/>
                  <w:lang w:val="en-US"/>
                </w:rPr>
                <w:t>Unclustered</w:t>
              </w:r>
            </w:ins>
            <w:proofErr w:type="spellEnd"/>
          </w:p>
        </w:tc>
      </w:tr>
      <w:tr w:rsidR="004B752F" w14:paraId="30278961" w14:textId="77777777" w:rsidTr="004B752F">
        <w:trPr>
          <w:ins w:id="115" w:author="Norman Packard" w:date="2020-10-11T23:11:00Z"/>
        </w:trPr>
        <w:tc>
          <w:tcPr>
            <w:tcW w:w="2252" w:type="dxa"/>
          </w:tcPr>
          <w:p w14:paraId="1D0920B0" w14:textId="77777777" w:rsidR="004B752F" w:rsidRPr="004B752F" w:rsidRDefault="004B752F" w:rsidP="004B752F">
            <w:pPr>
              <w:rPr>
                <w:ins w:id="116" w:author="Norman Packard" w:date="2020-10-11T23:11:00Z"/>
                <w:rFonts w:ascii="Times New Roman" w:eastAsia="Times New Roman" w:hAnsi="Times New Roman" w:cs="Times New Roman"/>
                <w:lang w:val="en-US"/>
              </w:rPr>
            </w:pPr>
            <w:ins w:id="117" w:author="Norman Packard" w:date="2020-10-11T23:11:00Z">
              <w:r w:rsidRPr="004B752F">
                <w:rPr>
                  <w:rFonts w:ascii="Times New Roman" w:eastAsia="Times New Roman" w:hAnsi="Times New Roman" w:cs="Times New Roman"/>
                  <w:lang w:val="en-US"/>
                </w:rPr>
                <w:lastRenderedPageBreak/>
                <w:t>Russia</w:t>
              </w:r>
            </w:ins>
          </w:p>
          <w:p w14:paraId="0237B225" w14:textId="77777777" w:rsidR="004B752F" w:rsidRPr="004B752F" w:rsidRDefault="004B752F" w:rsidP="004B752F">
            <w:pPr>
              <w:rPr>
                <w:ins w:id="118" w:author="Norman Packard" w:date="2020-10-11T23:11:00Z"/>
                <w:rFonts w:ascii="Times New Roman" w:eastAsia="Times New Roman" w:hAnsi="Times New Roman" w:cs="Times New Roman"/>
                <w:lang w:val="en-US"/>
              </w:rPr>
            </w:pPr>
            <w:ins w:id="119" w:author="Norman Packard" w:date="2020-10-11T23:11:00Z">
              <w:r w:rsidRPr="004B752F">
                <w:rPr>
                  <w:rFonts w:ascii="Times New Roman" w:eastAsia="Times New Roman" w:hAnsi="Times New Roman" w:cs="Times New Roman"/>
                  <w:lang w:val="en-US"/>
                </w:rPr>
                <w:t>Sweden</w:t>
              </w:r>
            </w:ins>
          </w:p>
          <w:p w14:paraId="2DB9DD61" w14:textId="77777777" w:rsidR="004B752F" w:rsidRPr="004B752F" w:rsidRDefault="004B752F" w:rsidP="004B752F">
            <w:pPr>
              <w:rPr>
                <w:ins w:id="120" w:author="Norman Packard" w:date="2020-10-11T23:11:00Z"/>
                <w:rFonts w:ascii="Times New Roman" w:eastAsia="Times New Roman" w:hAnsi="Times New Roman" w:cs="Times New Roman"/>
                <w:lang w:val="en-US"/>
              </w:rPr>
            </w:pPr>
            <w:ins w:id="121" w:author="Norman Packard" w:date="2020-10-11T23:11:00Z">
              <w:r w:rsidRPr="004B752F">
                <w:rPr>
                  <w:rFonts w:ascii="Times New Roman" w:eastAsia="Times New Roman" w:hAnsi="Times New Roman" w:cs="Times New Roman"/>
                  <w:lang w:val="en-US"/>
                </w:rPr>
                <w:t>Afghanistan</w:t>
              </w:r>
            </w:ins>
          </w:p>
          <w:p w14:paraId="4E6EA4F6" w14:textId="77777777" w:rsidR="004B752F" w:rsidRPr="004B752F" w:rsidRDefault="004B752F" w:rsidP="004B752F">
            <w:pPr>
              <w:rPr>
                <w:ins w:id="122" w:author="Norman Packard" w:date="2020-10-11T23:11:00Z"/>
                <w:rFonts w:ascii="Times New Roman" w:eastAsia="Times New Roman" w:hAnsi="Times New Roman" w:cs="Times New Roman"/>
                <w:lang w:val="en-US"/>
              </w:rPr>
            </w:pPr>
            <w:ins w:id="123" w:author="Norman Packard" w:date="2020-10-11T23:11:00Z">
              <w:r w:rsidRPr="004B752F">
                <w:rPr>
                  <w:rFonts w:ascii="Times New Roman" w:eastAsia="Times New Roman" w:hAnsi="Times New Roman" w:cs="Times New Roman"/>
                  <w:lang w:val="en-US"/>
                </w:rPr>
                <w:t>Armenia</w:t>
              </w:r>
            </w:ins>
          </w:p>
          <w:p w14:paraId="05BB503B" w14:textId="77777777" w:rsidR="004B752F" w:rsidRPr="004B752F" w:rsidRDefault="004B752F" w:rsidP="004B752F">
            <w:pPr>
              <w:rPr>
                <w:ins w:id="124" w:author="Norman Packard" w:date="2020-10-11T23:11:00Z"/>
                <w:rFonts w:ascii="Times New Roman" w:eastAsia="Times New Roman" w:hAnsi="Times New Roman" w:cs="Times New Roman"/>
                <w:lang w:val="en-US"/>
              </w:rPr>
            </w:pPr>
            <w:ins w:id="125" w:author="Norman Packard" w:date="2020-10-11T23:11:00Z">
              <w:r w:rsidRPr="004B752F">
                <w:rPr>
                  <w:rFonts w:ascii="Times New Roman" w:eastAsia="Times New Roman" w:hAnsi="Times New Roman" w:cs="Times New Roman"/>
                  <w:lang w:val="en-US"/>
                </w:rPr>
                <w:t>Azerbaijan</w:t>
              </w:r>
            </w:ins>
          </w:p>
          <w:p w14:paraId="7E019942" w14:textId="77777777" w:rsidR="004B752F" w:rsidRPr="004B752F" w:rsidRDefault="004B752F" w:rsidP="004B752F">
            <w:pPr>
              <w:rPr>
                <w:ins w:id="126" w:author="Norman Packard" w:date="2020-10-11T23:11:00Z"/>
                <w:rFonts w:ascii="Times New Roman" w:eastAsia="Times New Roman" w:hAnsi="Times New Roman" w:cs="Times New Roman"/>
                <w:lang w:val="en-US"/>
              </w:rPr>
            </w:pPr>
            <w:ins w:id="127" w:author="Norman Packard" w:date="2020-10-11T23:11:00Z">
              <w:r w:rsidRPr="004B752F">
                <w:rPr>
                  <w:rFonts w:ascii="Times New Roman" w:eastAsia="Times New Roman" w:hAnsi="Times New Roman" w:cs="Times New Roman"/>
                  <w:lang w:val="en-US"/>
                </w:rPr>
                <w:t>Chile</w:t>
              </w:r>
            </w:ins>
          </w:p>
          <w:p w14:paraId="1E61712A" w14:textId="77777777" w:rsidR="004B752F" w:rsidRPr="004B752F" w:rsidRDefault="004B752F" w:rsidP="004B752F">
            <w:pPr>
              <w:rPr>
                <w:ins w:id="128" w:author="Norman Packard" w:date="2020-10-11T23:11:00Z"/>
                <w:rFonts w:ascii="Times New Roman" w:eastAsia="Times New Roman" w:hAnsi="Times New Roman" w:cs="Times New Roman"/>
                <w:lang w:val="en-US"/>
              </w:rPr>
            </w:pPr>
            <w:ins w:id="129" w:author="Norman Packard" w:date="2020-10-11T23:11:00Z">
              <w:r w:rsidRPr="004B752F">
                <w:rPr>
                  <w:rFonts w:ascii="Times New Roman" w:eastAsia="Times New Roman" w:hAnsi="Times New Roman" w:cs="Times New Roman"/>
                  <w:lang w:val="en-US"/>
                </w:rPr>
                <w:t>Egypt</w:t>
              </w:r>
            </w:ins>
          </w:p>
          <w:p w14:paraId="1B3F1939" w14:textId="77777777" w:rsidR="004B752F" w:rsidRPr="004B752F" w:rsidRDefault="004B752F" w:rsidP="004B752F">
            <w:pPr>
              <w:rPr>
                <w:ins w:id="130" w:author="Norman Packard" w:date="2020-10-11T23:11:00Z"/>
                <w:rFonts w:ascii="Times New Roman" w:eastAsia="Times New Roman" w:hAnsi="Times New Roman" w:cs="Times New Roman"/>
                <w:lang w:val="en-US"/>
              </w:rPr>
            </w:pPr>
            <w:ins w:id="131" w:author="Norman Packard" w:date="2020-10-11T23:11:00Z">
              <w:r w:rsidRPr="004B752F">
                <w:rPr>
                  <w:rFonts w:ascii="Times New Roman" w:eastAsia="Times New Roman" w:hAnsi="Times New Roman" w:cs="Times New Roman"/>
                  <w:lang w:val="en-US"/>
                </w:rPr>
                <w:t>El Salvador</w:t>
              </w:r>
            </w:ins>
          </w:p>
          <w:p w14:paraId="5EB765B0" w14:textId="77777777" w:rsidR="004B752F" w:rsidRPr="004B752F" w:rsidRDefault="004B752F" w:rsidP="004B752F">
            <w:pPr>
              <w:rPr>
                <w:ins w:id="132" w:author="Norman Packard" w:date="2020-10-11T23:11:00Z"/>
                <w:rFonts w:ascii="Times New Roman" w:eastAsia="Times New Roman" w:hAnsi="Times New Roman" w:cs="Times New Roman"/>
                <w:lang w:val="en-US"/>
              </w:rPr>
            </w:pPr>
            <w:ins w:id="133" w:author="Norman Packard" w:date="2020-10-11T23:11:00Z">
              <w:r w:rsidRPr="004B752F">
                <w:rPr>
                  <w:rFonts w:ascii="Times New Roman" w:eastAsia="Times New Roman" w:hAnsi="Times New Roman" w:cs="Times New Roman"/>
                  <w:lang w:val="en-US"/>
                </w:rPr>
                <w:t>Kazakhstan</w:t>
              </w:r>
            </w:ins>
          </w:p>
          <w:p w14:paraId="3CC503CE" w14:textId="77777777" w:rsidR="004B752F" w:rsidRPr="004B752F" w:rsidRDefault="004B752F" w:rsidP="004B752F">
            <w:pPr>
              <w:rPr>
                <w:ins w:id="134" w:author="Norman Packard" w:date="2020-10-11T23:11:00Z"/>
                <w:rFonts w:ascii="Times New Roman" w:eastAsia="Times New Roman" w:hAnsi="Times New Roman" w:cs="Times New Roman"/>
                <w:lang w:val="en-US"/>
              </w:rPr>
            </w:pPr>
            <w:ins w:id="135" w:author="Norman Packard" w:date="2020-10-11T23:11:00Z">
              <w:r w:rsidRPr="004B752F">
                <w:rPr>
                  <w:rFonts w:ascii="Times New Roman" w:eastAsia="Times New Roman" w:hAnsi="Times New Roman" w:cs="Times New Roman"/>
                  <w:lang w:val="en-US"/>
                </w:rPr>
                <w:t>Oman</w:t>
              </w:r>
            </w:ins>
          </w:p>
          <w:p w14:paraId="6D2FBAC4" w14:textId="77777777" w:rsidR="004B752F" w:rsidRPr="004B752F" w:rsidRDefault="004B752F" w:rsidP="004B752F">
            <w:pPr>
              <w:rPr>
                <w:ins w:id="136" w:author="Norman Packard" w:date="2020-10-11T23:11:00Z"/>
                <w:rFonts w:ascii="Times New Roman" w:eastAsia="Times New Roman" w:hAnsi="Times New Roman" w:cs="Times New Roman"/>
                <w:lang w:val="en-US"/>
              </w:rPr>
            </w:pPr>
            <w:ins w:id="137" w:author="Norman Packard" w:date="2020-10-11T23:11:00Z">
              <w:r w:rsidRPr="004B752F">
                <w:rPr>
                  <w:rFonts w:ascii="Times New Roman" w:eastAsia="Times New Roman" w:hAnsi="Times New Roman" w:cs="Times New Roman"/>
                  <w:lang w:val="en-US"/>
                </w:rPr>
                <w:t>Pakistan</w:t>
              </w:r>
            </w:ins>
          </w:p>
          <w:p w14:paraId="5B1CF59A" w14:textId="77777777" w:rsidR="004B752F" w:rsidRPr="004B752F" w:rsidRDefault="004B752F" w:rsidP="004B752F">
            <w:pPr>
              <w:rPr>
                <w:ins w:id="138" w:author="Norman Packard" w:date="2020-10-11T23:11:00Z"/>
                <w:rFonts w:ascii="Times New Roman" w:eastAsia="Times New Roman" w:hAnsi="Times New Roman" w:cs="Times New Roman"/>
                <w:lang w:val="en-US"/>
              </w:rPr>
            </w:pPr>
            <w:ins w:id="139" w:author="Norman Packard" w:date="2020-10-11T23:11:00Z">
              <w:r w:rsidRPr="004B752F">
                <w:rPr>
                  <w:rFonts w:ascii="Times New Roman" w:eastAsia="Times New Roman" w:hAnsi="Times New Roman" w:cs="Times New Roman"/>
                  <w:lang w:val="en-US"/>
                </w:rPr>
                <w:t>Saudi Arabia</w:t>
              </w:r>
            </w:ins>
          </w:p>
          <w:p w14:paraId="26A11742" w14:textId="6DE0C2F1" w:rsidR="004B752F" w:rsidRDefault="004B752F" w:rsidP="004B752F">
            <w:pPr>
              <w:rPr>
                <w:ins w:id="140" w:author="Norman Packard" w:date="2020-10-11T23:11:00Z"/>
                <w:rFonts w:ascii="Times New Roman" w:eastAsia="Times New Roman" w:hAnsi="Times New Roman" w:cs="Times New Roman"/>
                <w:lang w:val="en-US"/>
              </w:rPr>
            </w:pPr>
          </w:p>
        </w:tc>
        <w:tc>
          <w:tcPr>
            <w:tcW w:w="2252" w:type="dxa"/>
          </w:tcPr>
          <w:p w14:paraId="474E4097" w14:textId="77777777" w:rsidR="004B752F" w:rsidRPr="004B752F" w:rsidRDefault="004B752F" w:rsidP="004B752F">
            <w:pPr>
              <w:rPr>
                <w:ins w:id="141" w:author="Norman Packard" w:date="2020-10-11T23:11:00Z"/>
                <w:rFonts w:ascii="Times New Roman" w:eastAsia="Times New Roman" w:hAnsi="Times New Roman" w:cs="Times New Roman"/>
                <w:lang w:val="it-IT"/>
                <w:rPrChange w:id="142" w:author="Norman Packard" w:date="2020-10-11T23:12:00Z">
                  <w:rPr>
                    <w:ins w:id="143" w:author="Norman Packard" w:date="2020-10-11T23:11:00Z"/>
                    <w:rFonts w:ascii="Times New Roman" w:eastAsia="Times New Roman" w:hAnsi="Times New Roman" w:cs="Times New Roman"/>
                    <w:lang w:val="en-US"/>
                  </w:rPr>
                </w:rPrChange>
              </w:rPr>
            </w:pPr>
            <w:ins w:id="144" w:author="Norman Packard" w:date="2020-10-11T23:11:00Z">
              <w:r w:rsidRPr="004B752F">
                <w:rPr>
                  <w:rFonts w:ascii="Times New Roman" w:eastAsia="Times New Roman" w:hAnsi="Times New Roman" w:cs="Times New Roman"/>
                  <w:lang w:val="it-IT"/>
                  <w:rPrChange w:id="145" w:author="Norman Packard" w:date="2020-10-11T23:12:00Z">
                    <w:rPr>
                      <w:rFonts w:ascii="Times New Roman" w:eastAsia="Times New Roman" w:hAnsi="Times New Roman" w:cs="Times New Roman"/>
                      <w:lang w:val="en-US"/>
                    </w:rPr>
                  </w:rPrChange>
                </w:rPr>
                <w:t>Australia</w:t>
              </w:r>
            </w:ins>
          </w:p>
          <w:p w14:paraId="2010B5C0" w14:textId="77777777" w:rsidR="004B752F" w:rsidRPr="004B752F" w:rsidRDefault="004B752F" w:rsidP="004B752F">
            <w:pPr>
              <w:rPr>
                <w:ins w:id="146" w:author="Norman Packard" w:date="2020-10-11T23:11:00Z"/>
                <w:rFonts w:ascii="Times New Roman" w:eastAsia="Times New Roman" w:hAnsi="Times New Roman" w:cs="Times New Roman"/>
                <w:lang w:val="it-IT"/>
                <w:rPrChange w:id="147" w:author="Norman Packard" w:date="2020-10-11T23:12:00Z">
                  <w:rPr>
                    <w:ins w:id="148" w:author="Norman Packard" w:date="2020-10-11T23:11:00Z"/>
                    <w:rFonts w:ascii="Times New Roman" w:eastAsia="Times New Roman" w:hAnsi="Times New Roman" w:cs="Times New Roman"/>
                    <w:lang w:val="en-US"/>
                  </w:rPr>
                </w:rPrChange>
              </w:rPr>
            </w:pPr>
            <w:proofErr w:type="spellStart"/>
            <w:ins w:id="149" w:author="Norman Packard" w:date="2020-10-11T23:11:00Z">
              <w:r w:rsidRPr="004B752F">
                <w:rPr>
                  <w:rFonts w:ascii="Times New Roman" w:eastAsia="Times New Roman" w:hAnsi="Times New Roman" w:cs="Times New Roman"/>
                  <w:lang w:val="it-IT"/>
                  <w:rPrChange w:id="150" w:author="Norman Packard" w:date="2020-10-11T23:12:00Z">
                    <w:rPr>
                      <w:rFonts w:ascii="Times New Roman" w:eastAsia="Times New Roman" w:hAnsi="Times New Roman" w:cs="Times New Roman"/>
                      <w:lang w:val="en-US"/>
                    </w:rPr>
                  </w:rPrChange>
                </w:rPr>
                <w:t>Czech</w:t>
              </w:r>
              <w:proofErr w:type="spellEnd"/>
              <w:r w:rsidRPr="004B752F">
                <w:rPr>
                  <w:rFonts w:ascii="Times New Roman" w:eastAsia="Times New Roman" w:hAnsi="Times New Roman" w:cs="Times New Roman"/>
                  <w:lang w:val="it-IT"/>
                  <w:rPrChange w:id="151" w:author="Norman Packard" w:date="2020-10-11T23:12:00Z">
                    <w:rPr>
                      <w:rFonts w:ascii="Times New Roman" w:eastAsia="Times New Roman" w:hAnsi="Times New Roman" w:cs="Times New Roman"/>
                      <w:lang w:val="en-US"/>
                    </w:rPr>
                  </w:rPrChange>
                </w:rPr>
                <w:t xml:space="preserve"> Republic</w:t>
              </w:r>
            </w:ins>
          </w:p>
          <w:p w14:paraId="3C1958DF" w14:textId="77777777" w:rsidR="004B752F" w:rsidRPr="00A55EF7" w:rsidRDefault="004B752F" w:rsidP="004B752F">
            <w:pPr>
              <w:rPr>
                <w:ins w:id="152" w:author="Norman Packard" w:date="2020-10-11T23:11:00Z"/>
                <w:rFonts w:ascii="Times New Roman" w:eastAsia="Times New Roman" w:hAnsi="Times New Roman" w:cs="Times New Roman"/>
                <w:lang w:val="it-IT"/>
              </w:rPr>
            </w:pPr>
            <w:ins w:id="153" w:author="Norman Packard" w:date="2020-10-11T23:11:00Z">
              <w:r w:rsidRPr="00A55EF7">
                <w:rPr>
                  <w:rFonts w:ascii="Times New Roman" w:eastAsia="Times New Roman" w:hAnsi="Times New Roman" w:cs="Times New Roman"/>
                  <w:lang w:val="it-IT"/>
                </w:rPr>
                <w:t>Iran</w:t>
              </w:r>
            </w:ins>
          </w:p>
          <w:p w14:paraId="33733FD9" w14:textId="77777777" w:rsidR="004B752F" w:rsidRPr="00A55EF7" w:rsidRDefault="004B752F" w:rsidP="004B752F">
            <w:pPr>
              <w:rPr>
                <w:ins w:id="154" w:author="Norman Packard" w:date="2020-10-11T23:11:00Z"/>
                <w:rFonts w:ascii="Times New Roman" w:eastAsia="Times New Roman" w:hAnsi="Times New Roman" w:cs="Times New Roman"/>
                <w:lang w:val="it-IT"/>
              </w:rPr>
            </w:pPr>
            <w:ins w:id="155" w:author="Norman Packard" w:date="2020-10-11T23:11:00Z">
              <w:r w:rsidRPr="00A55EF7">
                <w:rPr>
                  <w:rFonts w:ascii="Times New Roman" w:eastAsia="Times New Roman" w:hAnsi="Times New Roman" w:cs="Times New Roman"/>
                  <w:lang w:val="it-IT"/>
                </w:rPr>
                <w:t>Lithuania</w:t>
              </w:r>
            </w:ins>
          </w:p>
          <w:p w14:paraId="676543B1" w14:textId="77777777" w:rsidR="004B752F" w:rsidRPr="00A55EF7" w:rsidRDefault="004B752F" w:rsidP="004B752F">
            <w:pPr>
              <w:rPr>
                <w:ins w:id="156" w:author="Norman Packard" w:date="2020-10-11T23:11:00Z"/>
                <w:rFonts w:ascii="Times New Roman" w:eastAsia="Times New Roman" w:hAnsi="Times New Roman" w:cs="Times New Roman"/>
                <w:lang w:val="it-IT"/>
              </w:rPr>
            </w:pPr>
            <w:ins w:id="157" w:author="Norman Packard" w:date="2020-10-11T23:11:00Z">
              <w:r w:rsidRPr="00A55EF7">
                <w:rPr>
                  <w:rFonts w:ascii="Times New Roman" w:eastAsia="Times New Roman" w:hAnsi="Times New Roman" w:cs="Times New Roman"/>
                  <w:lang w:val="it-IT"/>
                </w:rPr>
                <w:t>Serbia</w:t>
              </w:r>
            </w:ins>
          </w:p>
          <w:p w14:paraId="32E2D1AA" w14:textId="77777777" w:rsidR="004B752F" w:rsidRPr="00A55EF7" w:rsidRDefault="004B752F" w:rsidP="004B752F">
            <w:pPr>
              <w:rPr>
                <w:ins w:id="158" w:author="Norman Packard" w:date="2020-10-11T23:11:00Z"/>
                <w:rFonts w:ascii="Times New Roman" w:eastAsia="Times New Roman" w:hAnsi="Times New Roman" w:cs="Times New Roman"/>
                <w:lang w:val="it-IT"/>
              </w:rPr>
            </w:pPr>
            <w:ins w:id="159" w:author="Norman Packard" w:date="2020-10-11T23:11:00Z">
              <w:r w:rsidRPr="00A55EF7">
                <w:rPr>
                  <w:rFonts w:ascii="Times New Roman" w:eastAsia="Times New Roman" w:hAnsi="Times New Roman" w:cs="Times New Roman"/>
                  <w:lang w:val="it-IT"/>
                </w:rPr>
                <w:t>Slovenia</w:t>
              </w:r>
            </w:ins>
          </w:p>
          <w:p w14:paraId="429243F8" w14:textId="77777777" w:rsidR="004B752F" w:rsidRPr="00A55EF7" w:rsidRDefault="004B752F" w:rsidP="004B752F">
            <w:pPr>
              <w:rPr>
                <w:ins w:id="160" w:author="Norman Packard" w:date="2020-10-11T23:11:00Z"/>
                <w:rFonts w:ascii="Times New Roman" w:eastAsia="Times New Roman" w:hAnsi="Times New Roman" w:cs="Times New Roman"/>
                <w:lang w:val="it-IT"/>
              </w:rPr>
            </w:pPr>
            <w:ins w:id="161" w:author="Norman Packard" w:date="2020-10-11T23:11:00Z">
              <w:r w:rsidRPr="00A55EF7">
                <w:rPr>
                  <w:rFonts w:ascii="Times New Roman" w:eastAsia="Times New Roman" w:hAnsi="Times New Roman" w:cs="Times New Roman"/>
                  <w:lang w:val="it-IT"/>
                </w:rPr>
                <w:t>Albania</w:t>
              </w:r>
            </w:ins>
          </w:p>
          <w:p w14:paraId="00465970" w14:textId="77777777" w:rsidR="004B752F" w:rsidRPr="00A55EF7" w:rsidRDefault="004B752F" w:rsidP="004B752F">
            <w:pPr>
              <w:rPr>
                <w:ins w:id="162" w:author="Norman Packard" w:date="2020-10-11T23:11:00Z"/>
                <w:rFonts w:ascii="Times New Roman" w:eastAsia="Times New Roman" w:hAnsi="Times New Roman" w:cs="Times New Roman"/>
                <w:lang w:val="it-IT"/>
              </w:rPr>
            </w:pPr>
            <w:ins w:id="163" w:author="Norman Packard" w:date="2020-10-11T23:11:00Z">
              <w:r w:rsidRPr="00A55EF7">
                <w:rPr>
                  <w:rFonts w:ascii="Times New Roman" w:eastAsia="Times New Roman" w:hAnsi="Times New Roman" w:cs="Times New Roman"/>
                  <w:lang w:val="it-IT"/>
                </w:rPr>
                <w:t>Argentina</w:t>
              </w:r>
            </w:ins>
          </w:p>
          <w:p w14:paraId="25E1D716" w14:textId="77777777" w:rsidR="004B752F" w:rsidRPr="00A55EF7" w:rsidRDefault="004B752F" w:rsidP="004B752F">
            <w:pPr>
              <w:rPr>
                <w:ins w:id="164" w:author="Norman Packard" w:date="2020-10-11T23:11:00Z"/>
                <w:rFonts w:ascii="Times New Roman" w:eastAsia="Times New Roman" w:hAnsi="Times New Roman" w:cs="Times New Roman"/>
                <w:lang w:val="it-IT"/>
              </w:rPr>
            </w:pPr>
            <w:ins w:id="165" w:author="Norman Packard" w:date="2020-10-11T23:11:00Z">
              <w:r w:rsidRPr="00A55EF7">
                <w:rPr>
                  <w:rFonts w:ascii="Times New Roman" w:eastAsia="Times New Roman" w:hAnsi="Times New Roman" w:cs="Times New Roman"/>
                  <w:lang w:val="it-IT"/>
                </w:rPr>
                <w:t>Bolivia</w:t>
              </w:r>
            </w:ins>
          </w:p>
          <w:p w14:paraId="64051FB6" w14:textId="77777777" w:rsidR="004B752F" w:rsidRPr="00A55EF7" w:rsidRDefault="004B752F" w:rsidP="004B752F">
            <w:pPr>
              <w:rPr>
                <w:ins w:id="166" w:author="Norman Packard" w:date="2020-10-11T23:11:00Z"/>
                <w:rFonts w:ascii="Times New Roman" w:eastAsia="Times New Roman" w:hAnsi="Times New Roman" w:cs="Times New Roman"/>
                <w:lang w:val="it-IT"/>
              </w:rPr>
            </w:pPr>
            <w:ins w:id="167" w:author="Norman Packard" w:date="2020-10-11T23:11:00Z">
              <w:r w:rsidRPr="00A55EF7">
                <w:rPr>
                  <w:rFonts w:ascii="Times New Roman" w:eastAsia="Times New Roman" w:hAnsi="Times New Roman" w:cs="Times New Roman"/>
                  <w:lang w:val="it-IT"/>
                </w:rPr>
                <w:t xml:space="preserve">Bosnia and </w:t>
              </w:r>
              <w:proofErr w:type="spellStart"/>
              <w:r w:rsidRPr="00A55EF7">
                <w:rPr>
                  <w:rFonts w:ascii="Times New Roman" w:eastAsia="Times New Roman" w:hAnsi="Times New Roman" w:cs="Times New Roman"/>
                  <w:lang w:val="it-IT"/>
                </w:rPr>
                <w:t>Herzegovina</w:t>
              </w:r>
              <w:proofErr w:type="spellEnd"/>
            </w:ins>
          </w:p>
          <w:p w14:paraId="339E849A" w14:textId="77777777" w:rsidR="004B752F" w:rsidRPr="00A55EF7" w:rsidRDefault="004B752F" w:rsidP="004B752F">
            <w:pPr>
              <w:rPr>
                <w:ins w:id="168" w:author="Norman Packard" w:date="2020-10-11T23:11:00Z"/>
                <w:rFonts w:ascii="Times New Roman" w:eastAsia="Times New Roman" w:hAnsi="Times New Roman" w:cs="Times New Roman"/>
                <w:lang w:val="it-IT"/>
              </w:rPr>
            </w:pPr>
            <w:ins w:id="169" w:author="Norman Packard" w:date="2020-10-11T23:11:00Z">
              <w:r w:rsidRPr="00A55EF7">
                <w:rPr>
                  <w:rFonts w:ascii="Times New Roman" w:eastAsia="Times New Roman" w:hAnsi="Times New Roman" w:cs="Times New Roman"/>
                  <w:lang w:val="it-IT"/>
                </w:rPr>
                <w:t>Brazil</w:t>
              </w:r>
            </w:ins>
          </w:p>
          <w:p w14:paraId="6351C89B" w14:textId="77777777" w:rsidR="004B752F" w:rsidRPr="00A55EF7" w:rsidRDefault="004B752F" w:rsidP="004B752F">
            <w:pPr>
              <w:rPr>
                <w:ins w:id="170" w:author="Norman Packard" w:date="2020-10-11T23:11:00Z"/>
                <w:rFonts w:ascii="Times New Roman" w:eastAsia="Times New Roman" w:hAnsi="Times New Roman" w:cs="Times New Roman"/>
                <w:lang w:val="it-IT"/>
              </w:rPr>
            </w:pPr>
            <w:ins w:id="171" w:author="Norman Packard" w:date="2020-10-11T23:11:00Z">
              <w:r w:rsidRPr="00A55EF7">
                <w:rPr>
                  <w:rFonts w:ascii="Times New Roman" w:eastAsia="Times New Roman" w:hAnsi="Times New Roman" w:cs="Times New Roman"/>
                  <w:lang w:val="it-IT"/>
                </w:rPr>
                <w:t>Bulgaria</w:t>
              </w:r>
            </w:ins>
          </w:p>
          <w:p w14:paraId="5389D925" w14:textId="77777777" w:rsidR="004B752F" w:rsidRPr="00A55EF7" w:rsidRDefault="004B752F" w:rsidP="004B752F">
            <w:pPr>
              <w:rPr>
                <w:ins w:id="172" w:author="Norman Packard" w:date="2020-10-11T23:11:00Z"/>
                <w:rFonts w:ascii="Times New Roman" w:eastAsia="Times New Roman" w:hAnsi="Times New Roman" w:cs="Times New Roman"/>
                <w:lang w:val="it-IT"/>
              </w:rPr>
            </w:pPr>
            <w:ins w:id="173" w:author="Norman Packard" w:date="2020-10-11T23:11:00Z">
              <w:r w:rsidRPr="00A55EF7">
                <w:rPr>
                  <w:rFonts w:ascii="Times New Roman" w:eastAsia="Times New Roman" w:hAnsi="Times New Roman" w:cs="Times New Roman"/>
                  <w:lang w:val="it-IT"/>
                </w:rPr>
                <w:t>Colombia</w:t>
              </w:r>
            </w:ins>
          </w:p>
          <w:p w14:paraId="6A5C3D6D" w14:textId="77777777" w:rsidR="004B752F" w:rsidRPr="00A55EF7" w:rsidRDefault="004B752F" w:rsidP="004B752F">
            <w:pPr>
              <w:rPr>
                <w:ins w:id="174" w:author="Norman Packard" w:date="2020-10-11T23:11:00Z"/>
                <w:rFonts w:ascii="Times New Roman" w:eastAsia="Times New Roman" w:hAnsi="Times New Roman" w:cs="Times New Roman"/>
                <w:lang w:val="it-IT"/>
              </w:rPr>
            </w:pPr>
            <w:proofErr w:type="spellStart"/>
            <w:ins w:id="175" w:author="Norman Packard" w:date="2020-10-11T23:11:00Z">
              <w:r w:rsidRPr="00A55EF7">
                <w:rPr>
                  <w:rFonts w:ascii="Times New Roman" w:eastAsia="Times New Roman" w:hAnsi="Times New Roman" w:cs="Times New Roman"/>
                  <w:lang w:val="it-IT"/>
                </w:rPr>
                <w:t>Croatia</w:t>
              </w:r>
              <w:proofErr w:type="spellEnd"/>
            </w:ins>
          </w:p>
          <w:p w14:paraId="6FAD6865" w14:textId="77777777" w:rsidR="004B752F" w:rsidRPr="00A55EF7" w:rsidRDefault="004B752F" w:rsidP="004B752F">
            <w:pPr>
              <w:rPr>
                <w:ins w:id="176" w:author="Norman Packard" w:date="2020-10-11T23:11:00Z"/>
                <w:rFonts w:ascii="Times New Roman" w:eastAsia="Times New Roman" w:hAnsi="Times New Roman" w:cs="Times New Roman"/>
                <w:lang w:val="it-IT"/>
              </w:rPr>
            </w:pPr>
            <w:proofErr w:type="spellStart"/>
            <w:ins w:id="177" w:author="Norman Packard" w:date="2020-10-11T23:11:00Z">
              <w:r w:rsidRPr="00A55EF7">
                <w:rPr>
                  <w:rFonts w:ascii="Times New Roman" w:eastAsia="Times New Roman" w:hAnsi="Times New Roman" w:cs="Times New Roman"/>
                  <w:lang w:val="it-IT"/>
                </w:rPr>
                <w:t>Dominican</w:t>
              </w:r>
              <w:proofErr w:type="spellEnd"/>
              <w:r w:rsidRPr="00A55EF7">
                <w:rPr>
                  <w:rFonts w:ascii="Times New Roman" w:eastAsia="Times New Roman" w:hAnsi="Times New Roman" w:cs="Times New Roman"/>
                  <w:lang w:val="it-IT"/>
                </w:rPr>
                <w:t xml:space="preserve"> Republic</w:t>
              </w:r>
            </w:ins>
          </w:p>
          <w:p w14:paraId="6A8AD6D0" w14:textId="77777777" w:rsidR="004B752F" w:rsidRPr="00A55EF7" w:rsidRDefault="004B752F" w:rsidP="004B752F">
            <w:pPr>
              <w:rPr>
                <w:ins w:id="178" w:author="Norman Packard" w:date="2020-10-11T23:11:00Z"/>
                <w:rFonts w:ascii="Times New Roman" w:eastAsia="Times New Roman" w:hAnsi="Times New Roman" w:cs="Times New Roman"/>
                <w:lang w:val="it-IT"/>
              </w:rPr>
            </w:pPr>
            <w:proofErr w:type="spellStart"/>
            <w:ins w:id="179" w:author="Norman Packard" w:date="2020-10-11T23:11:00Z">
              <w:r w:rsidRPr="00A55EF7">
                <w:rPr>
                  <w:rFonts w:ascii="Times New Roman" w:eastAsia="Times New Roman" w:hAnsi="Times New Roman" w:cs="Times New Roman"/>
                  <w:lang w:val="it-IT"/>
                </w:rPr>
                <w:t>Greece</w:t>
              </w:r>
              <w:proofErr w:type="spellEnd"/>
            </w:ins>
          </w:p>
          <w:p w14:paraId="6B5FC798" w14:textId="77777777" w:rsidR="004B752F" w:rsidRPr="00A55EF7" w:rsidRDefault="004B752F" w:rsidP="004B752F">
            <w:pPr>
              <w:rPr>
                <w:ins w:id="180" w:author="Norman Packard" w:date="2020-10-11T23:11:00Z"/>
                <w:rFonts w:ascii="Times New Roman" w:eastAsia="Times New Roman" w:hAnsi="Times New Roman" w:cs="Times New Roman"/>
                <w:lang w:val="it-IT"/>
              </w:rPr>
            </w:pPr>
            <w:ins w:id="181" w:author="Norman Packard" w:date="2020-10-11T23:11:00Z">
              <w:r w:rsidRPr="00A55EF7">
                <w:rPr>
                  <w:rFonts w:ascii="Times New Roman" w:eastAsia="Times New Roman" w:hAnsi="Times New Roman" w:cs="Times New Roman"/>
                  <w:lang w:val="it-IT"/>
                </w:rPr>
                <w:t>Guatemala</w:t>
              </w:r>
            </w:ins>
          </w:p>
          <w:p w14:paraId="547910D9" w14:textId="77777777" w:rsidR="004B752F" w:rsidRPr="00A55EF7" w:rsidRDefault="004B752F" w:rsidP="004B752F">
            <w:pPr>
              <w:rPr>
                <w:ins w:id="182" w:author="Norman Packard" w:date="2020-10-11T23:11:00Z"/>
                <w:rFonts w:ascii="Times New Roman" w:eastAsia="Times New Roman" w:hAnsi="Times New Roman" w:cs="Times New Roman"/>
                <w:lang w:val="it-IT"/>
              </w:rPr>
            </w:pPr>
            <w:ins w:id="183" w:author="Norman Packard" w:date="2020-10-11T23:11:00Z">
              <w:r w:rsidRPr="00A55EF7">
                <w:rPr>
                  <w:rFonts w:ascii="Times New Roman" w:eastAsia="Times New Roman" w:hAnsi="Times New Roman" w:cs="Times New Roman"/>
                  <w:lang w:val="it-IT"/>
                </w:rPr>
                <w:t>Honduras</w:t>
              </w:r>
            </w:ins>
          </w:p>
          <w:p w14:paraId="43882DC6" w14:textId="77777777" w:rsidR="004B752F" w:rsidRPr="00A55EF7" w:rsidRDefault="004B752F" w:rsidP="004B752F">
            <w:pPr>
              <w:rPr>
                <w:ins w:id="184" w:author="Norman Packard" w:date="2020-10-11T23:11:00Z"/>
                <w:rFonts w:ascii="Times New Roman" w:eastAsia="Times New Roman" w:hAnsi="Times New Roman" w:cs="Times New Roman"/>
                <w:lang w:val="it-IT"/>
              </w:rPr>
            </w:pPr>
            <w:ins w:id="185" w:author="Norman Packard" w:date="2020-10-11T23:11:00Z">
              <w:r w:rsidRPr="00A55EF7">
                <w:rPr>
                  <w:rFonts w:ascii="Times New Roman" w:eastAsia="Times New Roman" w:hAnsi="Times New Roman" w:cs="Times New Roman"/>
                  <w:lang w:val="it-IT"/>
                </w:rPr>
                <w:t>India</w:t>
              </w:r>
            </w:ins>
          </w:p>
          <w:p w14:paraId="5A50CFB5" w14:textId="77777777" w:rsidR="004B752F" w:rsidRPr="00A55EF7" w:rsidRDefault="004B752F" w:rsidP="004B752F">
            <w:pPr>
              <w:rPr>
                <w:ins w:id="186" w:author="Norman Packard" w:date="2020-10-11T23:11:00Z"/>
                <w:rFonts w:ascii="Times New Roman" w:eastAsia="Times New Roman" w:hAnsi="Times New Roman" w:cs="Times New Roman"/>
                <w:lang w:val="it-IT"/>
              </w:rPr>
            </w:pPr>
            <w:ins w:id="187" w:author="Norman Packard" w:date="2020-10-11T23:11:00Z">
              <w:r w:rsidRPr="00A55EF7">
                <w:rPr>
                  <w:rFonts w:ascii="Times New Roman" w:eastAsia="Times New Roman" w:hAnsi="Times New Roman" w:cs="Times New Roman"/>
                  <w:lang w:val="it-IT"/>
                </w:rPr>
                <w:t>Iraq</w:t>
              </w:r>
            </w:ins>
          </w:p>
          <w:p w14:paraId="693D373B" w14:textId="77777777" w:rsidR="004B752F" w:rsidRPr="00A55EF7" w:rsidRDefault="004B752F" w:rsidP="004B752F">
            <w:pPr>
              <w:rPr>
                <w:ins w:id="188" w:author="Norman Packard" w:date="2020-10-11T23:11:00Z"/>
                <w:rFonts w:ascii="Times New Roman" w:eastAsia="Times New Roman" w:hAnsi="Times New Roman" w:cs="Times New Roman"/>
                <w:lang w:val="it-IT"/>
              </w:rPr>
            </w:pPr>
            <w:proofErr w:type="spellStart"/>
            <w:ins w:id="189" w:author="Norman Packard" w:date="2020-10-11T23:11:00Z">
              <w:r w:rsidRPr="00A55EF7">
                <w:rPr>
                  <w:rFonts w:ascii="Times New Roman" w:eastAsia="Times New Roman" w:hAnsi="Times New Roman" w:cs="Times New Roman"/>
                  <w:lang w:val="it-IT"/>
                </w:rPr>
                <w:t>Israel</w:t>
              </w:r>
              <w:proofErr w:type="spellEnd"/>
            </w:ins>
          </w:p>
          <w:p w14:paraId="6C7CC286" w14:textId="77777777" w:rsidR="004B752F" w:rsidRPr="00A55EF7" w:rsidRDefault="004B752F" w:rsidP="004B752F">
            <w:pPr>
              <w:rPr>
                <w:ins w:id="190" w:author="Norman Packard" w:date="2020-10-11T23:11:00Z"/>
                <w:rFonts w:ascii="Times New Roman" w:eastAsia="Times New Roman" w:hAnsi="Times New Roman" w:cs="Times New Roman"/>
                <w:lang w:val="it-IT"/>
              </w:rPr>
            </w:pPr>
            <w:ins w:id="191" w:author="Norman Packard" w:date="2020-10-11T23:11:00Z">
              <w:r w:rsidRPr="00A55EF7">
                <w:rPr>
                  <w:rFonts w:ascii="Times New Roman" w:eastAsia="Times New Roman" w:hAnsi="Times New Roman" w:cs="Times New Roman"/>
                  <w:lang w:val="it-IT"/>
                </w:rPr>
                <w:t>Kosovo</w:t>
              </w:r>
            </w:ins>
          </w:p>
          <w:p w14:paraId="093F84B2" w14:textId="77777777" w:rsidR="004B752F" w:rsidRPr="00A55EF7" w:rsidRDefault="004B752F" w:rsidP="004B752F">
            <w:pPr>
              <w:rPr>
                <w:ins w:id="192" w:author="Norman Packard" w:date="2020-10-11T23:11:00Z"/>
                <w:rFonts w:ascii="Times New Roman" w:eastAsia="Times New Roman" w:hAnsi="Times New Roman" w:cs="Times New Roman"/>
                <w:lang w:val="it-IT"/>
              </w:rPr>
            </w:pPr>
            <w:ins w:id="193" w:author="Norman Packard" w:date="2020-10-11T23:11:00Z">
              <w:r w:rsidRPr="00A55EF7">
                <w:rPr>
                  <w:rFonts w:ascii="Times New Roman" w:eastAsia="Times New Roman" w:hAnsi="Times New Roman" w:cs="Times New Roman"/>
                  <w:lang w:val="it-IT"/>
                </w:rPr>
                <w:t>Lebanon</w:t>
              </w:r>
            </w:ins>
          </w:p>
          <w:p w14:paraId="64D2576F" w14:textId="77777777" w:rsidR="004B752F" w:rsidRPr="00A55EF7" w:rsidRDefault="004B752F" w:rsidP="004B752F">
            <w:pPr>
              <w:rPr>
                <w:ins w:id="194" w:author="Norman Packard" w:date="2020-10-11T23:11:00Z"/>
                <w:rFonts w:ascii="Times New Roman" w:eastAsia="Times New Roman" w:hAnsi="Times New Roman" w:cs="Times New Roman"/>
                <w:lang w:val="it-IT"/>
              </w:rPr>
            </w:pPr>
            <w:ins w:id="195" w:author="Norman Packard" w:date="2020-10-11T23:11:00Z">
              <w:r w:rsidRPr="00A55EF7">
                <w:rPr>
                  <w:rFonts w:ascii="Times New Roman" w:eastAsia="Times New Roman" w:hAnsi="Times New Roman" w:cs="Times New Roman"/>
                  <w:lang w:val="it-IT"/>
                </w:rPr>
                <w:t>Macedonia</w:t>
              </w:r>
            </w:ins>
          </w:p>
          <w:p w14:paraId="7471350F" w14:textId="77777777" w:rsidR="004B752F" w:rsidRPr="00A55EF7" w:rsidRDefault="004B752F" w:rsidP="004B752F">
            <w:pPr>
              <w:rPr>
                <w:ins w:id="196" w:author="Norman Packard" w:date="2020-10-11T23:11:00Z"/>
                <w:rFonts w:ascii="Times New Roman" w:eastAsia="Times New Roman" w:hAnsi="Times New Roman" w:cs="Times New Roman"/>
                <w:lang w:val="it-IT"/>
              </w:rPr>
            </w:pPr>
            <w:ins w:id="197" w:author="Norman Packard" w:date="2020-10-11T23:11:00Z">
              <w:r w:rsidRPr="00A55EF7">
                <w:rPr>
                  <w:rFonts w:ascii="Times New Roman" w:eastAsia="Times New Roman" w:hAnsi="Times New Roman" w:cs="Times New Roman"/>
                  <w:lang w:val="it-IT"/>
                </w:rPr>
                <w:t>Mexico</w:t>
              </w:r>
            </w:ins>
          </w:p>
          <w:p w14:paraId="360D6454" w14:textId="77777777" w:rsidR="004B752F" w:rsidRPr="00A55EF7" w:rsidRDefault="004B752F" w:rsidP="004B752F">
            <w:pPr>
              <w:rPr>
                <w:ins w:id="198" w:author="Norman Packard" w:date="2020-10-11T23:11:00Z"/>
                <w:rFonts w:ascii="Times New Roman" w:eastAsia="Times New Roman" w:hAnsi="Times New Roman" w:cs="Times New Roman"/>
                <w:lang w:val="it-IT"/>
              </w:rPr>
            </w:pPr>
            <w:ins w:id="199" w:author="Norman Packard" w:date="2020-10-11T23:11:00Z">
              <w:r w:rsidRPr="00A55EF7">
                <w:rPr>
                  <w:rFonts w:ascii="Times New Roman" w:eastAsia="Times New Roman" w:hAnsi="Times New Roman" w:cs="Times New Roman"/>
                  <w:lang w:val="it-IT"/>
                </w:rPr>
                <w:t>Moldova</w:t>
              </w:r>
            </w:ins>
          </w:p>
          <w:p w14:paraId="3ACEC94D" w14:textId="77777777" w:rsidR="004B752F" w:rsidRPr="00A55EF7" w:rsidRDefault="004B752F" w:rsidP="004B752F">
            <w:pPr>
              <w:rPr>
                <w:ins w:id="200" w:author="Norman Packard" w:date="2020-10-11T23:11:00Z"/>
                <w:rFonts w:ascii="Times New Roman" w:eastAsia="Times New Roman" w:hAnsi="Times New Roman" w:cs="Times New Roman"/>
                <w:lang w:val="it-IT"/>
              </w:rPr>
            </w:pPr>
            <w:ins w:id="201" w:author="Norman Packard" w:date="2020-10-11T23:11:00Z">
              <w:r w:rsidRPr="00A55EF7">
                <w:rPr>
                  <w:rFonts w:ascii="Times New Roman" w:eastAsia="Times New Roman" w:hAnsi="Times New Roman" w:cs="Times New Roman"/>
                  <w:lang w:val="it-IT"/>
                </w:rPr>
                <w:t>Morocco</w:t>
              </w:r>
            </w:ins>
          </w:p>
          <w:p w14:paraId="2A0D6032" w14:textId="77777777" w:rsidR="004B752F" w:rsidRPr="004B752F" w:rsidRDefault="004B752F" w:rsidP="004B752F">
            <w:pPr>
              <w:rPr>
                <w:ins w:id="202" w:author="Norman Packard" w:date="2020-10-11T23:11:00Z"/>
                <w:rFonts w:ascii="Times New Roman" w:eastAsia="Times New Roman" w:hAnsi="Times New Roman" w:cs="Times New Roman"/>
                <w:lang w:val="en-US"/>
                <w:rPrChange w:id="203" w:author="Norman Packard" w:date="2020-10-11T23:12:00Z">
                  <w:rPr>
                    <w:ins w:id="204" w:author="Norman Packard" w:date="2020-10-11T23:11:00Z"/>
                    <w:rFonts w:ascii="Times New Roman" w:eastAsia="Times New Roman" w:hAnsi="Times New Roman" w:cs="Times New Roman"/>
                    <w:lang w:val="it-IT"/>
                  </w:rPr>
                </w:rPrChange>
              </w:rPr>
            </w:pPr>
            <w:ins w:id="205" w:author="Norman Packard" w:date="2020-10-11T23:11:00Z">
              <w:r w:rsidRPr="004B752F">
                <w:rPr>
                  <w:rFonts w:ascii="Times New Roman" w:eastAsia="Times New Roman" w:hAnsi="Times New Roman" w:cs="Times New Roman"/>
                  <w:lang w:val="en-US"/>
                  <w:rPrChange w:id="206" w:author="Norman Packard" w:date="2020-10-11T23:12:00Z">
                    <w:rPr>
                      <w:rFonts w:ascii="Times New Roman" w:eastAsia="Times New Roman" w:hAnsi="Times New Roman" w:cs="Times New Roman"/>
                      <w:lang w:val="it-IT"/>
                    </w:rPr>
                  </w:rPrChange>
                </w:rPr>
                <w:t>Panama</w:t>
              </w:r>
            </w:ins>
          </w:p>
          <w:p w14:paraId="5E30341B" w14:textId="77777777" w:rsidR="004B752F" w:rsidRPr="004B752F" w:rsidRDefault="004B752F" w:rsidP="004B752F">
            <w:pPr>
              <w:rPr>
                <w:ins w:id="207" w:author="Norman Packard" w:date="2020-10-11T23:11:00Z"/>
                <w:rFonts w:ascii="Times New Roman" w:eastAsia="Times New Roman" w:hAnsi="Times New Roman" w:cs="Times New Roman"/>
                <w:lang w:val="en-US"/>
                <w:rPrChange w:id="208" w:author="Norman Packard" w:date="2020-10-11T23:12:00Z">
                  <w:rPr>
                    <w:ins w:id="209" w:author="Norman Packard" w:date="2020-10-11T23:11:00Z"/>
                    <w:rFonts w:ascii="Times New Roman" w:eastAsia="Times New Roman" w:hAnsi="Times New Roman" w:cs="Times New Roman"/>
                    <w:lang w:val="it-IT"/>
                  </w:rPr>
                </w:rPrChange>
              </w:rPr>
            </w:pPr>
            <w:ins w:id="210" w:author="Norman Packard" w:date="2020-10-11T23:11:00Z">
              <w:r w:rsidRPr="004B752F">
                <w:rPr>
                  <w:rFonts w:ascii="Times New Roman" w:eastAsia="Times New Roman" w:hAnsi="Times New Roman" w:cs="Times New Roman"/>
                  <w:lang w:val="en-US"/>
                  <w:rPrChange w:id="211" w:author="Norman Packard" w:date="2020-10-11T23:12:00Z">
                    <w:rPr>
                      <w:rFonts w:ascii="Times New Roman" w:eastAsia="Times New Roman" w:hAnsi="Times New Roman" w:cs="Times New Roman"/>
                      <w:lang w:val="it-IT"/>
                    </w:rPr>
                  </w:rPrChange>
                </w:rPr>
                <w:t>Peru</w:t>
              </w:r>
            </w:ins>
          </w:p>
          <w:p w14:paraId="7A4BD6C2" w14:textId="77777777" w:rsidR="004B752F" w:rsidRPr="004B752F" w:rsidRDefault="004B752F" w:rsidP="004B752F">
            <w:pPr>
              <w:rPr>
                <w:ins w:id="212" w:author="Norman Packard" w:date="2020-10-11T23:11:00Z"/>
                <w:rFonts w:ascii="Times New Roman" w:eastAsia="Times New Roman" w:hAnsi="Times New Roman" w:cs="Times New Roman"/>
                <w:lang w:val="en-US"/>
                <w:rPrChange w:id="213" w:author="Norman Packard" w:date="2020-10-11T23:12:00Z">
                  <w:rPr>
                    <w:ins w:id="214" w:author="Norman Packard" w:date="2020-10-11T23:11:00Z"/>
                    <w:rFonts w:ascii="Times New Roman" w:eastAsia="Times New Roman" w:hAnsi="Times New Roman" w:cs="Times New Roman"/>
                    <w:lang w:val="it-IT"/>
                  </w:rPr>
                </w:rPrChange>
              </w:rPr>
            </w:pPr>
            <w:ins w:id="215" w:author="Norman Packard" w:date="2020-10-11T23:11:00Z">
              <w:r w:rsidRPr="004B752F">
                <w:rPr>
                  <w:rFonts w:ascii="Times New Roman" w:eastAsia="Times New Roman" w:hAnsi="Times New Roman" w:cs="Times New Roman"/>
                  <w:lang w:val="en-US"/>
                  <w:rPrChange w:id="216" w:author="Norman Packard" w:date="2020-10-11T23:12:00Z">
                    <w:rPr>
                      <w:rFonts w:ascii="Times New Roman" w:eastAsia="Times New Roman" w:hAnsi="Times New Roman" w:cs="Times New Roman"/>
                      <w:lang w:val="it-IT"/>
                    </w:rPr>
                  </w:rPrChange>
                </w:rPr>
                <w:t>Philippines</w:t>
              </w:r>
            </w:ins>
          </w:p>
          <w:p w14:paraId="4A7AC058" w14:textId="77777777" w:rsidR="004B752F" w:rsidRPr="004B752F" w:rsidRDefault="004B752F" w:rsidP="004B752F">
            <w:pPr>
              <w:rPr>
                <w:ins w:id="217" w:author="Norman Packard" w:date="2020-10-11T23:11:00Z"/>
                <w:rFonts w:ascii="Times New Roman" w:eastAsia="Times New Roman" w:hAnsi="Times New Roman" w:cs="Times New Roman"/>
                <w:lang w:val="en-US"/>
              </w:rPr>
            </w:pPr>
            <w:ins w:id="218" w:author="Norman Packard" w:date="2020-10-11T23:11:00Z">
              <w:r w:rsidRPr="004B752F">
                <w:rPr>
                  <w:rFonts w:ascii="Times New Roman" w:eastAsia="Times New Roman" w:hAnsi="Times New Roman" w:cs="Times New Roman"/>
                  <w:lang w:val="en-US"/>
                </w:rPr>
                <w:t>Romania</w:t>
              </w:r>
            </w:ins>
          </w:p>
          <w:p w14:paraId="6231D126" w14:textId="77777777" w:rsidR="004B752F" w:rsidRPr="004B752F" w:rsidRDefault="004B752F" w:rsidP="004B752F">
            <w:pPr>
              <w:rPr>
                <w:ins w:id="219" w:author="Norman Packard" w:date="2020-10-11T23:11:00Z"/>
                <w:rFonts w:ascii="Times New Roman" w:eastAsia="Times New Roman" w:hAnsi="Times New Roman" w:cs="Times New Roman"/>
                <w:lang w:val="en-US"/>
              </w:rPr>
            </w:pPr>
            <w:ins w:id="220" w:author="Norman Packard" w:date="2020-10-11T23:11:00Z">
              <w:r w:rsidRPr="004B752F">
                <w:rPr>
                  <w:rFonts w:ascii="Times New Roman" w:eastAsia="Times New Roman" w:hAnsi="Times New Roman" w:cs="Times New Roman"/>
                  <w:lang w:val="en-US"/>
                </w:rPr>
                <w:t>South Africa</w:t>
              </w:r>
            </w:ins>
          </w:p>
          <w:p w14:paraId="2C318F33" w14:textId="77777777" w:rsidR="004B752F" w:rsidRPr="004B752F" w:rsidRDefault="004B752F" w:rsidP="004B752F">
            <w:pPr>
              <w:rPr>
                <w:ins w:id="221" w:author="Norman Packard" w:date="2020-10-11T23:11:00Z"/>
                <w:rFonts w:ascii="Times New Roman" w:eastAsia="Times New Roman" w:hAnsi="Times New Roman" w:cs="Times New Roman"/>
                <w:lang w:val="en-US"/>
              </w:rPr>
            </w:pPr>
            <w:ins w:id="222" w:author="Norman Packard" w:date="2020-10-11T23:11:00Z">
              <w:r w:rsidRPr="004B752F">
                <w:rPr>
                  <w:rFonts w:ascii="Times New Roman" w:eastAsia="Times New Roman" w:hAnsi="Times New Roman" w:cs="Times New Roman"/>
                  <w:lang w:val="en-US"/>
                </w:rPr>
                <w:t>Tunisia</w:t>
              </w:r>
            </w:ins>
          </w:p>
          <w:p w14:paraId="044F5CB1" w14:textId="77777777" w:rsidR="004B752F" w:rsidRPr="004B752F" w:rsidRDefault="004B752F" w:rsidP="004B752F">
            <w:pPr>
              <w:rPr>
                <w:ins w:id="223" w:author="Norman Packard" w:date="2020-10-11T23:11:00Z"/>
                <w:rFonts w:ascii="Times New Roman" w:eastAsia="Times New Roman" w:hAnsi="Times New Roman" w:cs="Times New Roman"/>
                <w:lang w:val="en-US"/>
              </w:rPr>
            </w:pPr>
            <w:ins w:id="224" w:author="Norman Packard" w:date="2020-10-11T23:11:00Z">
              <w:r w:rsidRPr="004B752F">
                <w:rPr>
                  <w:rFonts w:ascii="Times New Roman" w:eastAsia="Times New Roman" w:hAnsi="Times New Roman" w:cs="Times New Roman"/>
                  <w:lang w:val="en-US"/>
                </w:rPr>
                <w:t>Ukraine</w:t>
              </w:r>
            </w:ins>
          </w:p>
          <w:p w14:paraId="73A39883" w14:textId="77777777" w:rsidR="004B752F" w:rsidRPr="004B752F" w:rsidRDefault="004B752F" w:rsidP="004B752F">
            <w:pPr>
              <w:rPr>
                <w:ins w:id="225" w:author="Norman Packard" w:date="2020-10-11T23:11:00Z"/>
                <w:rFonts w:ascii="Times New Roman" w:eastAsia="Times New Roman" w:hAnsi="Times New Roman" w:cs="Times New Roman"/>
                <w:lang w:val="en-US"/>
              </w:rPr>
            </w:pPr>
            <w:ins w:id="226" w:author="Norman Packard" w:date="2020-10-11T23:11:00Z">
              <w:r w:rsidRPr="004B752F">
                <w:rPr>
                  <w:rFonts w:ascii="Times New Roman" w:eastAsia="Times New Roman" w:hAnsi="Times New Roman" w:cs="Times New Roman"/>
                  <w:lang w:val="en-US"/>
                </w:rPr>
                <w:t>United States</w:t>
              </w:r>
            </w:ins>
          </w:p>
          <w:p w14:paraId="0D061094" w14:textId="77777777" w:rsidR="004B752F" w:rsidRDefault="004B752F" w:rsidP="0023072A">
            <w:pPr>
              <w:rPr>
                <w:ins w:id="227" w:author="Norman Packard" w:date="2020-10-11T23:11:00Z"/>
                <w:rFonts w:ascii="Times New Roman" w:eastAsia="Times New Roman" w:hAnsi="Times New Roman" w:cs="Times New Roman"/>
                <w:lang w:val="en-US"/>
              </w:rPr>
            </w:pPr>
          </w:p>
        </w:tc>
        <w:tc>
          <w:tcPr>
            <w:tcW w:w="2253" w:type="dxa"/>
          </w:tcPr>
          <w:p w14:paraId="2FDE525F" w14:textId="77777777" w:rsidR="004B752F" w:rsidRPr="004B752F" w:rsidRDefault="004B752F" w:rsidP="004B752F">
            <w:pPr>
              <w:rPr>
                <w:ins w:id="228" w:author="Norman Packard" w:date="2020-10-11T23:11:00Z"/>
                <w:rFonts w:ascii="Times New Roman" w:eastAsia="Times New Roman" w:hAnsi="Times New Roman" w:cs="Times New Roman"/>
                <w:lang w:val="en-US"/>
              </w:rPr>
            </w:pPr>
            <w:ins w:id="229" w:author="Norman Packard" w:date="2020-10-11T23:11:00Z">
              <w:r w:rsidRPr="004B752F">
                <w:rPr>
                  <w:rFonts w:ascii="Times New Roman" w:eastAsia="Times New Roman" w:hAnsi="Times New Roman" w:cs="Times New Roman"/>
                  <w:lang w:val="en-US"/>
                </w:rPr>
                <w:t>Hungary</w:t>
              </w:r>
            </w:ins>
          </w:p>
          <w:p w14:paraId="7F0ACF43" w14:textId="77777777" w:rsidR="004B752F" w:rsidRPr="004B752F" w:rsidRDefault="004B752F" w:rsidP="004B752F">
            <w:pPr>
              <w:rPr>
                <w:ins w:id="230" w:author="Norman Packard" w:date="2020-10-11T23:11:00Z"/>
                <w:rFonts w:ascii="Times New Roman" w:eastAsia="Times New Roman" w:hAnsi="Times New Roman" w:cs="Times New Roman"/>
                <w:lang w:val="en-US"/>
              </w:rPr>
            </w:pPr>
            <w:ins w:id="231" w:author="Norman Packard" w:date="2020-10-11T23:11:00Z">
              <w:r w:rsidRPr="004B752F">
                <w:rPr>
                  <w:rFonts w:ascii="Times New Roman" w:eastAsia="Times New Roman" w:hAnsi="Times New Roman" w:cs="Times New Roman"/>
                  <w:lang w:val="en-US"/>
                </w:rPr>
                <w:t>Kuwait</w:t>
              </w:r>
            </w:ins>
          </w:p>
          <w:p w14:paraId="5CBE4BDA" w14:textId="77777777" w:rsidR="004B752F" w:rsidRPr="004B752F" w:rsidRDefault="004B752F" w:rsidP="004B752F">
            <w:pPr>
              <w:rPr>
                <w:ins w:id="232" w:author="Norman Packard" w:date="2020-10-11T23:11:00Z"/>
                <w:rFonts w:ascii="Times New Roman" w:eastAsia="Times New Roman" w:hAnsi="Times New Roman" w:cs="Times New Roman"/>
                <w:lang w:val="en-US"/>
              </w:rPr>
            </w:pPr>
            <w:ins w:id="233" w:author="Norman Packard" w:date="2020-10-11T23:11:00Z">
              <w:r w:rsidRPr="004B752F">
                <w:rPr>
                  <w:rFonts w:ascii="Times New Roman" w:eastAsia="Times New Roman" w:hAnsi="Times New Roman" w:cs="Times New Roman"/>
                  <w:lang w:val="en-US"/>
                </w:rPr>
                <w:t>Poland</w:t>
              </w:r>
            </w:ins>
          </w:p>
          <w:p w14:paraId="0B70D69F" w14:textId="77777777" w:rsidR="004B752F" w:rsidRPr="004B752F" w:rsidRDefault="004B752F" w:rsidP="004B752F">
            <w:pPr>
              <w:rPr>
                <w:ins w:id="234" w:author="Norman Packard" w:date="2020-10-11T23:11:00Z"/>
                <w:rFonts w:ascii="Times New Roman" w:eastAsia="Times New Roman" w:hAnsi="Times New Roman" w:cs="Times New Roman"/>
                <w:lang w:val="en-US"/>
              </w:rPr>
            </w:pPr>
            <w:ins w:id="235" w:author="Norman Packard" w:date="2020-10-11T23:11:00Z">
              <w:r w:rsidRPr="004B752F">
                <w:rPr>
                  <w:rFonts w:ascii="Times New Roman" w:eastAsia="Times New Roman" w:hAnsi="Times New Roman" w:cs="Times New Roman"/>
                  <w:lang w:val="en-US"/>
                </w:rPr>
                <w:t>Portugal</w:t>
              </w:r>
            </w:ins>
          </w:p>
          <w:p w14:paraId="02E63EDF" w14:textId="77777777" w:rsidR="004B752F" w:rsidRPr="004B752F" w:rsidRDefault="004B752F" w:rsidP="004B752F">
            <w:pPr>
              <w:rPr>
                <w:ins w:id="236" w:author="Norman Packard" w:date="2020-10-11T23:11:00Z"/>
                <w:rFonts w:ascii="Times New Roman" w:eastAsia="Times New Roman" w:hAnsi="Times New Roman" w:cs="Times New Roman"/>
                <w:lang w:val="en-US"/>
              </w:rPr>
            </w:pPr>
            <w:ins w:id="237" w:author="Norman Packard" w:date="2020-10-11T23:11:00Z">
              <w:r w:rsidRPr="004B752F">
                <w:rPr>
                  <w:rFonts w:ascii="Times New Roman" w:eastAsia="Times New Roman" w:hAnsi="Times New Roman" w:cs="Times New Roman"/>
                  <w:lang w:val="en-US"/>
                </w:rPr>
                <w:t>Austria</w:t>
              </w:r>
            </w:ins>
          </w:p>
          <w:p w14:paraId="5606B1D3" w14:textId="77777777" w:rsidR="004B752F" w:rsidRPr="004B752F" w:rsidRDefault="004B752F" w:rsidP="004B752F">
            <w:pPr>
              <w:rPr>
                <w:ins w:id="238" w:author="Norman Packard" w:date="2020-10-11T23:11:00Z"/>
                <w:rFonts w:ascii="Times New Roman" w:eastAsia="Times New Roman" w:hAnsi="Times New Roman" w:cs="Times New Roman"/>
                <w:lang w:val="en-US"/>
              </w:rPr>
            </w:pPr>
            <w:ins w:id="239" w:author="Norman Packard" w:date="2020-10-11T23:11:00Z">
              <w:r w:rsidRPr="004B752F">
                <w:rPr>
                  <w:rFonts w:ascii="Times New Roman" w:eastAsia="Times New Roman" w:hAnsi="Times New Roman" w:cs="Times New Roman"/>
                  <w:lang w:val="en-US"/>
                </w:rPr>
                <w:t>Belarus</w:t>
              </w:r>
            </w:ins>
          </w:p>
          <w:p w14:paraId="59E0CA10" w14:textId="77777777" w:rsidR="004B752F" w:rsidRPr="004B752F" w:rsidRDefault="004B752F" w:rsidP="004B752F">
            <w:pPr>
              <w:rPr>
                <w:ins w:id="240" w:author="Norman Packard" w:date="2020-10-11T23:11:00Z"/>
                <w:rFonts w:ascii="Times New Roman" w:eastAsia="Times New Roman" w:hAnsi="Times New Roman" w:cs="Times New Roman"/>
                <w:lang w:val="en-US"/>
              </w:rPr>
            </w:pPr>
            <w:ins w:id="241" w:author="Norman Packard" w:date="2020-10-11T23:11:00Z">
              <w:r w:rsidRPr="004B752F">
                <w:rPr>
                  <w:rFonts w:ascii="Times New Roman" w:eastAsia="Times New Roman" w:hAnsi="Times New Roman" w:cs="Times New Roman"/>
                  <w:lang w:val="en-US"/>
                </w:rPr>
                <w:t>Belgium</w:t>
              </w:r>
            </w:ins>
          </w:p>
          <w:p w14:paraId="1FB4B390" w14:textId="77777777" w:rsidR="004B752F" w:rsidRPr="004B752F" w:rsidRDefault="004B752F" w:rsidP="004B752F">
            <w:pPr>
              <w:rPr>
                <w:ins w:id="242" w:author="Norman Packard" w:date="2020-10-11T23:11:00Z"/>
                <w:rFonts w:ascii="Times New Roman" w:eastAsia="Times New Roman" w:hAnsi="Times New Roman" w:cs="Times New Roman"/>
                <w:lang w:val="en-US"/>
              </w:rPr>
            </w:pPr>
            <w:ins w:id="243" w:author="Norman Packard" w:date="2020-10-11T23:11:00Z">
              <w:r w:rsidRPr="004B752F">
                <w:rPr>
                  <w:rFonts w:ascii="Times New Roman" w:eastAsia="Times New Roman" w:hAnsi="Times New Roman" w:cs="Times New Roman"/>
                  <w:lang w:val="en-US"/>
                </w:rPr>
                <w:t>Canada</w:t>
              </w:r>
            </w:ins>
          </w:p>
          <w:p w14:paraId="7259566E" w14:textId="77777777" w:rsidR="004B752F" w:rsidRPr="004B752F" w:rsidRDefault="004B752F" w:rsidP="004B752F">
            <w:pPr>
              <w:rPr>
                <w:ins w:id="244" w:author="Norman Packard" w:date="2020-10-11T23:11:00Z"/>
                <w:rFonts w:ascii="Times New Roman" w:eastAsia="Times New Roman" w:hAnsi="Times New Roman" w:cs="Times New Roman"/>
                <w:lang w:val="en-US"/>
              </w:rPr>
            </w:pPr>
            <w:ins w:id="245" w:author="Norman Packard" w:date="2020-10-11T23:11:00Z">
              <w:r w:rsidRPr="004B752F">
                <w:rPr>
                  <w:rFonts w:ascii="Times New Roman" w:eastAsia="Times New Roman" w:hAnsi="Times New Roman" w:cs="Times New Roman"/>
                  <w:lang w:val="en-US"/>
                </w:rPr>
                <w:t>Finland</w:t>
              </w:r>
            </w:ins>
          </w:p>
          <w:p w14:paraId="68559FDC" w14:textId="77777777" w:rsidR="004B752F" w:rsidRPr="004B752F" w:rsidRDefault="004B752F" w:rsidP="004B752F">
            <w:pPr>
              <w:rPr>
                <w:ins w:id="246" w:author="Norman Packard" w:date="2020-10-11T23:11:00Z"/>
                <w:rFonts w:ascii="Times New Roman" w:eastAsia="Times New Roman" w:hAnsi="Times New Roman" w:cs="Times New Roman"/>
                <w:lang w:val="en-US"/>
              </w:rPr>
            </w:pPr>
            <w:ins w:id="247" w:author="Norman Packard" w:date="2020-10-11T23:11:00Z">
              <w:r w:rsidRPr="004B752F">
                <w:rPr>
                  <w:rFonts w:ascii="Times New Roman" w:eastAsia="Times New Roman" w:hAnsi="Times New Roman" w:cs="Times New Roman"/>
                  <w:lang w:val="en-US"/>
                </w:rPr>
                <w:t>Germany</w:t>
              </w:r>
            </w:ins>
          </w:p>
          <w:p w14:paraId="37E2BC53" w14:textId="77777777" w:rsidR="004B752F" w:rsidRPr="004B752F" w:rsidRDefault="004B752F" w:rsidP="004B752F">
            <w:pPr>
              <w:rPr>
                <w:ins w:id="248" w:author="Norman Packard" w:date="2020-10-11T23:11:00Z"/>
                <w:rFonts w:ascii="Times New Roman" w:eastAsia="Times New Roman" w:hAnsi="Times New Roman" w:cs="Times New Roman"/>
                <w:lang w:val="en-US"/>
              </w:rPr>
            </w:pPr>
            <w:ins w:id="249" w:author="Norman Packard" w:date="2020-10-11T23:11:00Z">
              <w:r w:rsidRPr="004B752F">
                <w:rPr>
                  <w:rFonts w:ascii="Times New Roman" w:eastAsia="Times New Roman" w:hAnsi="Times New Roman" w:cs="Times New Roman"/>
                  <w:lang w:val="en-US"/>
                </w:rPr>
                <w:t>Ireland</w:t>
              </w:r>
            </w:ins>
          </w:p>
          <w:p w14:paraId="105F8A3B" w14:textId="77777777" w:rsidR="004B752F" w:rsidRPr="004B752F" w:rsidRDefault="004B752F" w:rsidP="004B752F">
            <w:pPr>
              <w:rPr>
                <w:ins w:id="250" w:author="Norman Packard" w:date="2020-10-11T23:11:00Z"/>
                <w:rFonts w:ascii="Times New Roman" w:eastAsia="Times New Roman" w:hAnsi="Times New Roman" w:cs="Times New Roman"/>
                <w:lang w:val="en-US"/>
              </w:rPr>
            </w:pPr>
            <w:ins w:id="251" w:author="Norman Packard" w:date="2020-10-11T23:11:00Z">
              <w:r w:rsidRPr="004B752F">
                <w:rPr>
                  <w:rFonts w:ascii="Times New Roman" w:eastAsia="Times New Roman" w:hAnsi="Times New Roman" w:cs="Times New Roman"/>
                  <w:lang w:val="en-US"/>
                </w:rPr>
                <w:t>Italy</w:t>
              </w:r>
            </w:ins>
          </w:p>
          <w:p w14:paraId="3C46B740" w14:textId="77777777" w:rsidR="004B752F" w:rsidRPr="004B752F" w:rsidRDefault="004B752F" w:rsidP="004B752F">
            <w:pPr>
              <w:rPr>
                <w:ins w:id="252" w:author="Norman Packard" w:date="2020-10-11T23:11:00Z"/>
                <w:rFonts w:ascii="Times New Roman" w:eastAsia="Times New Roman" w:hAnsi="Times New Roman" w:cs="Times New Roman"/>
                <w:lang w:val="en-US"/>
              </w:rPr>
            </w:pPr>
            <w:ins w:id="253" w:author="Norman Packard" w:date="2020-10-11T23:11:00Z">
              <w:r w:rsidRPr="004B752F">
                <w:rPr>
                  <w:rFonts w:ascii="Times New Roman" w:eastAsia="Times New Roman" w:hAnsi="Times New Roman" w:cs="Times New Roman"/>
                  <w:lang w:val="en-US"/>
                </w:rPr>
                <w:t>Luxembourg</w:t>
              </w:r>
            </w:ins>
          </w:p>
          <w:p w14:paraId="7FF0E677" w14:textId="77777777" w:rsidR="004B752F" w:rsidRPr="004B752F" w:rsidRDefault="004B752F" w:rsidP="004B752F">
            <w:pPr>
              <w:rPr>
                <w:ins w:id="254" w:author="Norman Packard" w:date="2020-10-11T23:11:00Z"/>
                <w:rFonts w:ascii="Times New Roman" w:eastAsia="Times New Roman" w:hAnsi="Times New Roman" w:cs="Times New Roman"/>
                <w:lang w:val="en-US"/>
              </w:rPr>
            </w:pPr>
            <w:ins w:id="255" w:author="Norman Packard" w:date="2020-10-11T23:11:00Z">
              <w:r w:rsidRPr="004B752F">
                <w:rPr>
                  <w:rFonts w:ascii="Times New Roman" w:eastAsia="Times New Roman" w:hAnsi="Times New Roman" w:cs="Times New Roman"/>
                  <w:lang w:val="en-US"/>
                </w:rPr>
                <w:t>Norway</w:t>
              </w:r>
            </w:ins>
          </w:p>
          <w:p w14:paraId="57C669BA" w14:textId="77777777" w:rsidR="004B752F" w:rsidRPr="004B752F" w:rsidRDefault="004B752F" w:rsidP="004B752F">
            <w:pPr>
              <w:rPr>
                <w:ins w:id="256" w:author="Norman Packard" w:date="2020-10-11T23:11:00Z"/>
                <w:rFonts w:ascii="Times New Roman" w:eastAsia="Times New Roman" w:hAnsi="Times New Roman" w:cs="Times New Roman"/>
                <w:lang w:val="en-US"/>
              </w:rPr>
            </w:pPr>
            <w:ins w:id="257" w:author="Norman Packard" w:date="2020-10-11T23:11:00Z">
              <w:r w:rsidRPr="004B752F">
                <w:rPr>
                  <w:rFonts w:ascii="Times New Roman" w:eastAsia="Times New Roman" w:hAnsi="Times New Roman" w:cs="Times New Roman"/>
                  <w:lang w:val="en-US"/>
                </w:rPr>
                <w:t>Qatar</w:t>
              </w:r>
            </w:ins>
          </w:p>
          <w:p w14:paraId="71D2E034" w14:textId="77777777" w:rsidR="004B752F" w:rsidRPr="004B752F" w:rsidRDefault="004B752F" w:rsidP="004B752F">
            <w:pPr>
              <w:rPr>
                <w:ins w:id="258" w:author="Norman Packard" w:date="2020-10-11T23:11:00Z"/>
                <w:rFonts w:ascii="Times New Roman" w:eastAsia="Times New Roman" w:hAnsi="Times New Roman" w:cs="Times New Roman"/>
                <w:lang w:val="en-US"/>
              </w:rPr>
            </w:pPr>
            <w:ins w:id="259" w:author="Norman Packard" w:date="2020-10-11T23:11:00Z">
              <w:r w:rsidRPr="004B752F">
                <w:rPr>
                  <w:rFonts w:ascii="Times New Roman" w:eastAsia="Times New Roman" w:hAnsi="Times New Roman" w:cs="Times New Roman"/>
                  <w:lang w:val="en-US"/>
                </w:rPr>
                <w:t>Spain</w:t>
              </w:r>
            </w:ins>
          </w:p>
          <w:p w14:paraId="41F030B6" w14:textId="77777777" w:rsidR="004B752F" w:rsidRPr="004B752F" w:rsidRDefault="004B752F" w:rsidP="004B752F">
            <w:pPr>
              <w:rPr>
                <w:ins w:id="260" w:author="Norman Packard" w:date="2020-10-11T23:11:00Z"/>
                <w:rFonts w:ascii="Times New Roman" w:eastAsia="Times New Roman" w:hAnsi="Times New Roman" w:cs="Times New Roman"/>
                <w:lang w:val="en-US"/>
              </w:rPr>
            </w:pPr>
            <w:ins w:id="261" w:author="Norman Packard" w:date="2020-10-11T23:11:00Z">
              <w:r w:rsidRPr="004B752F">
                <w:rPr>
                  <w:rFonts w:ascii="Times New Roman" w:eastAsia="Times New Roman" w:hAnsi="Times New Roman" w:cs="Times New Roman"/>
                  <w:lang w:val="en-US"/>
                </w:rPr>
                <w:t>Switzerland</w:t>
              </w:r>
            </w:ins>
          </w:p>
          <w:p w14:paraId="36899FD8" w14:textId="77777777" w:rsidR="004B752F" w:rsidRPr="004B752F" w:rsidRDefault="004B752F" w:rsidP="004B752F">
            <w:pPr>
              <w:rPr>
                <w:ins w:id="262" w:author="Norman Packard" w:date="2020-10-11T23:11:00Z"/>
                <w:rFonts w:ascii="Times New Roman" w:eastAsia="Times New Roman" w:hAnsi="Times New Roman" w:cs="Times New Roman"/>
                <w:lang w:val="en-US"/>
              </w:rPr>
            </w:pPr>
            <w:ins w:id="263" w:author="Norman Packard" w:date="2020-10-11T23:11:00Z">
              <w:r w:rsidRPr="004B752F">
                <w:rPr>
                  <w:rFonts w:ascii="Times New Roman" w:eastAsia="Times New Roman" w:hAnsi="Times New Roman" w:cs="Times New Roman"/>
                  <w:lang w:val="en-US"/>
                </w:rPr>
                <w:t>Turkey</w:t>
              </w:r>
            </w:ins>
          </w:p>
          <w:p w14:paraId="3CB6A9D3" w14:textId="77777777" w:rsidR="004B752F" w:rsidRDefault="004B752F" w:rsidP="0023072A">
            <w:pPr>
              <w:rPr>
                <w:ins w:id="264" w:author="Norman Packard" w:date="2020-10-11T23:11:00Z"/>
                <w:rFonts w:ascii="Times New Roman" w:eastAsia="Times New Roman" w:hAnsi="Times New Roman" w:cs="Times New Roman"/>
                <w:lang w:val="en-US"/>
              </w:rPr>
            </w:pPr>
          </w:p>
        </w:tc>
        <w:tc>
          <w:tcPr>
            <w:tcW w:w="2253" w:type="dxa"/>
          </w:tcPr>
          <w:p w14:paraId="62A38EFC" w14:textId="77777777" w:rsidR="004B752F" w:rsidRPr="004B752F" w:rsidRDefault="004B752F" w:rsidP="004B752F">
            <w:pPr>
              <w:rPr>
                <w:ins w:id="265" w:author="Norman Packard" w:date="2020-10-11T23:12:00Z"/>
                <w:rFonts w:ascii="Times New Roman" w:eastAsia="Times New Roman" w:hAnsi="Times New Roman" w:cs="Times New Roman"/>
                <w:lang w:val="en-US"/>
              </w:rPr>
            </w:pPr>
            <w:ins w:id="266" w:author="Norman Packard" w:date="2020-10-11T23:12:00Z">
              <w:r w:rsidRPr="004B752F">
                <w:rPr>
                  <w:rFonts w:ascii="Times New Roman" w:eastAsia="Times New Roman" w:hAnsi="Times New Roman" w:cs="Times New Roman"/>
                  <w:lang w:val="en-US"/>
                </w:rPr>
                <w:t>Ecuador</w:t>
              </w:r>
            </w:ins>
          </w:p>
          <w:p w14:paraId="37B14811" w14:textId="77777777" w:rsidR="004B752F" w:rsidRPr="004B752F" w:rsidRDefault="004B752F" w:rsidP="004B752F">
            <w:pPr>
              <w:rPr>
                <w:ins w:id="267" w:author="Norman Packard" w:date="2020-10-11T23:12:00Z"/>
                <w:rFonts w:ascii="Times New Roman" w:eastAsia="Times New Roman" w:hAnsi="Times New Roman" w:cs="Times New Roman"/>
                <w:lang w:val="en-US"/>
              </w:rPr>
            </w:pPr>
            <w:ins w:id="268" w:author="Norman Packard" w:date="2020-10-11T23:12:00Z">
              <w:r w:rsidRPr="004B752F">
                <w:rPr>
                  <w:rFonts w:ascii="Times New Roman" w:eastAsia="Times New Roman" w:hAnsi="Times New Roman" w:cs="Times New Roman"/>
                  <w:lang w:val="en-US"/>
                </w:rPr>
                <w:t>United Arab Emirates</w:t>
              </w:r>
            </w:ins>
          </w:p>
          <w:p w14:paraId="469DD600" w14:textId="27268AF2" w:rsidR="004B752F" w:rsidRDefault="004B752F" w:rsidP="004B752F">
            <w:pPr>
              <w:rPr>
                <w:ins w:id="269" w:author="Norman Packard" w:date="2020-10-11T23:11:00Z"/>
                <w:rFonts w:ascii="Times New Roman" w:eastAsia="Times New Roman" w:hAnsi="Times New Roman" w:cs="Times New Roman"/>
                <w:lang w:val="en-US"/>
              </w:rPr>
            </w:pPr>
            <w:ins w:id="270" w:author="Norman Packard" w:date="2020-10-11T23:12:00Z">
              <w:r w:rsidRPr="004B752F">
                <w:rPr>
                  <w:rFonts w:ascii="Times New Roman" w:eastAsia="Times New Roman" w:hAnsi="Times New Roman" w:cs="Times New Roman"/>
                  <w:lang w:val="en-US"/>
                </w:rPr>
                <w:t>Kyrgyzstan</w:t>
              </w:r>
            </w:ins>
          </w:p>
        </w:tc>
      </w:tr>
    </w:tbl>
    <w:p w14:paraId="6C462DCB" w14:textId="77777777" w:rsidR="004B752F" w:rsidRPr="0023072A" w:rsidRDefault="004B752F" w:rsidP="0023072A">
      <w:pPr>
        <w:rPr>
          <w:ins w:id="271" w:author="Norman Packard" w:date="2020-10-11T22:58:00Z"/>
          <w:rFonts w:ascii="Times New Roman" w:eastAsia="Times New Roman" w:hAnsi="Times New Roman" w:cs="Times New Roman"/>
          <w:lang w:val="en-US" w:eastAsia="ja-JP"/>
        </w:rPr>
      </w:pPr>
    </w:p>
    <w:p w14:paraId="7AD214CA" w14:textId="77777777" w:rsidR="0024554E" w:rsidRDefault="0024554E" w:rsidP="0024554E"/>
    <w:p w14:paraId="25383E49" w14:textId="77777777" w:rsidR="0024554E" w:rsidRDefault="0024554E" w:rsidP="0024554E"/>
    <w:p w14:paraId="69BD81CE" w14:textId="7310D49A" w:rsidR="0024554E" w:rsidRPr="0024554E" w:rsidRDefault="0024554E" w:rsidP="009C74B5">
      <w:pPr>
        <w:pStyle w:val="Heading2"/>
      </w:pPr>
      <w:r>
        <w:t>Models</w:t>
      </w:r>
    </w:p>
    <w:p w14:paraId="1060CD7F" w14:textId="77777777" w:rsidR="00545522" w:rsidRDefault="00545522"/>
    <w:p w14:paraId="5FC604B5" w14:textId="3CE69D30" w:rsidR="00545522" w:rsidRDefault="00545522" w:rsidP="00021AD8">
      <w:pPr>
        <w:jc w:val="both"/>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4CDB4898" w:rsidR="00E838A3" w:rsidRDefault="00E838A3" w:rsidP="00021AD8">
      <w:pPr>
        <w:jc w:val="both"/>
        <w:rPr>
          <w:sz w:val="22"/>
          <w:szCs w:val="22"/>
        </w:rPr>
      </w:pPr>
      <w:r w:rsidRPr="00E838A3">
        <w:rPr>
          <w:b/>
          <w:bCs/>
          <w:sz w:val="22"/>
          <w:szCs w:val="22"/>
        </w:rPr>
        <w:lastRenderedPageBreak/>
        <w:t>Table S1: Differentiation of compartmental models investigated in this work</w:t>
      </w:r>
      <w:r w:rsidRPr="00E838A3">
        <w:rPr>
          <w:sz w:val="22"/>
          <w:szCs w:val="22"/>
        </w:rPr>
        <w:t>. The standard models SIR, SEIR and SEI3R are each extended by distinguishing first cautioned individuals (in two stages, differentiating first only susceptibles and then also non-critical infected or exposed individuals) and secondly also economically constricted individuals.</w:t>
      </w:r>
      <w:r w:rsidR="00231C89">
        <w:rPr>
          <w:sz w:val="22"/>
          <w:szCs w:val="22"/>
        </w:rPr>
        <w:t xml:space="preserve"> The numbers indicate the number of distinguished compartments (population classes) of the preceding letter type: e.g. I3 distinguishes mild (</w:t>
      </w:r>
      <w:proofErr w:type="spellStart"/>
      <w:r w:rsidR="00231C89">
        <w:rPr>
          <w:sz w:val="22"/>
          <w:szCs w:val="22"/>
        </w:rPr>
        <w:t>non hospitalized</w:t>
      </w:r>
      <w:proofErr w:type="spellEnd"/>
      <w:r w:rsidR="00231C89">
        <w:rPr>
          <w:sz w:val="22"/>
          <w:szCs w:val="22"/>
        </w:rPr>
        <w:t xml:space="preserve">), severe (hospitalized) and critical (in ICU) </w:t>
      </w:r>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ins w:id="272" w:author="Norman Packard" w:date="2020-10-10T22:24:00Z">
                      <w:rPr>
                        <w:rFonts w:ascii="Cambria Math" w:hAnsi="Cambria Math"/>
                        <w:i/>
                        <w:sz w:val="22"/>
                        <w:szCs w:val="22"/>
                      </w:rPr>
                    </w:ins>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ins w:id="273" w:author="Norman Packard" w:date="2020-10-10T22:24:00Z">
                      <w:rPr>
                        <w:rFonts w:ascii="Cambria Math" w:hAnsi="Cambria Math"/>
                        <w:i/>
                        <w:sz w:val="22"/>
                        <w:szCs w:val="22"/>
                      </w:rPr>
                    </w:ins>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ins w:id="274" w:author="Norman Packard" w:date="2020-10-10T22:24:00Z">
                      <w:rPr>
                        <w:rFonts w:ascii="Cambria Math" w:hAnsi="Cambria Math"/>
                        <w:i/>
                        <w:sz w:val="22"/>
                        <w:szCs w:val="22"/>
                        <w:lang w:val="de-DE"/>
                      </w:rPr>
                    </w:ins>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ins w:id="275" w:author="Norman Packard" w:date="2020-10-10T22:24:00Z">
                      <w:rPr>
                        <w:rFonts w:ascii="Cambria Math" w:hAnsi="Cambria Math"/>
                        <w:i/>
                        <w:sz w:val="22"/>
                        <w:szCs w:val="22"/>
                      </w:rPr>
                    </w:ins>
                  </m:ctrlPr>
                </m:fPr>
                <m:num>
                  <m:r>
                    <w:rPr>
                      <w:rFonts w:ascii="Cambria Math" w:hAnsi="Cambria Math"/>
                      <w:sz w:val="22"/>
                      <w:szCs w:val="22"/>
                    </w:rPr>
                    <m:t>1</m:t>
                  </m:r>
                </m:num>
                <m:den>
                  <m:r>
                    <m:rPr>
                      <m:nor/>
                    </m:rPr>
                    <w:rPr>
                      <w:rFonts w:ascii="Cambria Math" w:hAnsi="Cambria Math"/>
                      <w:sz w:val="22"/>
                      <w:szCs w:val="22"/>
                    </w:rPr>
                    <m:t>TimeICUDeath</m:t>
                  </m:r>
                </m:den>
              </m:f>
              <m:f>
                <m:fPr>
                  <m:ctrlPr>
                    <w:ins w:id="276" w:author="Norman Packard" w:date="2020-10-10T22:24:00Z">
                      <w:rPr>
                        <w:rFonts w:ascii="Cambria Math" w:hAnsi="Cambria Math"/>
                        <w:i/>
                        <w:sz w:val="22"/>
                        <w:szCs w:val="22"/>
                      </w:rPr>
                    </w:ins>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g[3]=(1/</w:t>
            </w:r>
            <w:proofErr w:type="spellStart"/>
            <w:r w:rsidRPr="000805D4">
              <w:rPr>
                <w:sz w:val="22"/>
                <w:szCs w:val="22"/>
              </w:rPr>
              <w:t>TimeICUDeath</w:t>
            </w:r>
            <w:proofErr w:type="spellEnd"/>
            <w:r w:rsidRPr="000805D4">
              <w:rPr>
                <w:sz w:val="22"/>
                <w:szCs w:val="22"/>
              </w:rPr>
              <w:t xml:space="preserve">)-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w:t>
            </w:r>
            <w:proofErr w:type="spellStart"/>
            <w:r w:rsidRPr="000805D4">
              <w:rPr>
                <w:sz w:val="22"/>
                <w:szCs w:val="22"/>
              </w:rPr>
              <w:t>CautionFactor</w:t>
            </w:r>
            <w:proofErr w:type="spellEnd"/>
          </w:p>
          <w:p w14:paraId="765C8BD9" w14:textId="10443B52" w:rsidR="000805D4" w:rsidRPr="000805D4" w:rsidRDefault="000805D4" w:rsidP="000805D4">
            <w:pPr>
              <w:rPr>
                <w:sz w:val="22"/>
                <w:szCs w:val="22"/>
              </w:rPr>
            </w:pPr>
            <w:r w:rsidRPr="000805D4">
              <w:rPr>
                <w:sz w:val="22"/>
                <w:szCs w:val="22"/>
              </w:rPr>
              <w:t>c[1]=1/</w:t>
            </w:r>
            <w:proofErr w:type="spellStart"/>
            <w:r w:rsidRPr="000805D4">
              <w:rPr>
                <w:sz w:val="22"/>
                <w:szCs w:val="22"/>
              </w:rPr>
              <w:t>CautionRetention</w:t>
            </w:r>
            <w:proofErr w:type="spellEnd"/>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proofErr w:type="spellStart"/>
            <w:r w:rsidRPr="00B12CEC">
              <w:rPr>
                <w:b/>
                <w:bCs/>
                <w:sz w:val="22"/>
                <w:szCs w:val="22"/>
              </w:rPr>
              <w:t>ICUFrac</w:t>
            </w:r>
            <w:proofErr w:type="spellEnd"/>
            <w:r w:rsidR="00021AD8">
              <w:rPr>
                <w:b/>
                <w:bCs/>
                <w:sz w:val="22"/>
                <w:szCs w:val="22"/>
              </w:rPr>
              <w:t>’</w:t>
            </w:r>
            <w:r w:rsidRPr="000805D4">
              <w:rPr>
                <w:sz w:val="22"/>
                <w:szCs w:val="22"/>
              </w:rPr>
              <w:t>*</w:t>
            </w:r>
            <w:proofErr w:type="spellStart"/>
            <w:r w:rsidRPr="000805D4">
              <w:rPr>
                <w:sz w:val="22"/>
                <w:szCs w:val="22"/>
              </w:rPr>
              <w:t>CautionICUFrac</w:t>
            </w:r>
            <w:proofErr w:type="spellEnd"/>
            <w:r w:rsidRPr="000805D4">
              <w:rPr>
                <w:sz w:val="22"/>
                <w:szCs w:val="22"/>
              </w:rPr>
              <w:t>)</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k[0]=1/</w:t>
            </w:r>
            <w:proofErr w:type="spellStart"/>
            <w:r w:rsidRPr="000805D4">
              <w:rPr>
                <w:sz w:val="22"/>
                <w:szCs w:val="22"/>
              </w:rPr>
              <w:t>EconomicStriction</w:t>
            </w:r>
            <w:proofErr w:type="spellEnd"/>
            <w:r w:rsidRPr="000805D4">
              <w:rPr>
                <w:sz w:val="22"/>
                <w:szCs w:val="22"/>
              </w:rPr>
              <w:t xml:space="preserve">              </w:t>
            </w:r>
          </w:p>
          <w:p w14:paraId="39B7DE86" w14:textId="0E1565F9" w:rsidR="000805D4" w:rsidRPr="000805D4" w:rsidRDefault="000805D4" w:rsidP="000805D4">
            <w:pPr>
              <w:rPr>
                <w:sz w:val="22"/>
                <w:szCs w:val="22"/>
              </w:rPr>
            </w:pPr>
            <w:r w:rsidRPr="000805D4">
              <w:rPr>
                <w:sz w:val="22"/>
                <w:szCs w:val="22"/>
              </w:rPr>
              <w:t>k[1]=1/</w:t>
            </w:r>
            <w:proofErr w:type="spellStart"/>
            <w:r w:rsidRPr="000805D4">
              <w:rPr>
                <w:sz w:val="22"/>
                <w:szCs w:val="22"/>
              </w:rPr>
              <w:t>EconomicRetention</w:t>
            </w:r>
            <w:proofErr w:type="spellEnd"/>
            <w:r w:rsidRPr="000805D4">
              <w:rPr>
                <w:sz w:val="22"/>
                <w:szCs w:val="22"/>
              </w:rPr>
              <w:t xml:space="preserve">            </w:t>
            </w:r>
          </w:p>
          <w:p w14:paraId="716AC925" w14:textId="47855DA8" w:rsidR="000805D4" w:rsidRPr="000805D4" w:rsidRDefault="000805D4" w:rsidP="000805D4">
            <w:pPr>
              <w:rPr>
                <w:sz w:val="22"/>
                <w:szCs w:val="22"/>
              </w:rPr>
            </w:pPr>
            <w:r w:rsidRPr="000805D4">
              <w:rPr>
                <w:sz w:val="22"/>
                <w:szCs w:val="22"/>
              </w:rPr>
              <w:t>k[2]=1/</w:t>
            </w:r>
            <w:proofErr w:type="spellStart"/>
            <w:r w:rsidRPr="000805D4">
              <w:rPr>
                <w:sz w:val="22"/>
                <w:szCs w:val="22"/>
              </w:rPr>
              <w:t>EconomyRelaxation</w:t>
            </w:r>
            <w:proofErr w:type="spellEnd"/>
            <w:r w:rsidRPr="000805D4">
              <w:rPr>
                <w:sz w:val="22"/>
                <w:szCs w:val="22"/>
              </w:rPr>
              <w:t xml:space="preserve">   </w:t>
            </w:r>
          </w:p>
          <w:p w14:paraId="1741AC92" w14:textId="3292DF18" w:rsidR="000805D4" w:rsidRDefault="000805D4" w:rsidP="000805D4">
            <w:pPr>
              <w:rPr>
                <w:sz w:val="22"/>
                <w:szCs w:val="22"/>
              </w:rPr>
            </w:pPr>
            <w:r w:rsidRPr="000805D4">
              <w:rPr>
                <w:sz w:val="22"/>
                <w:szCs w:val="22"/>
              </w:rPr>
              <w:t>k[3]=</w:t>
            </w:r>
            <w:proofErr w:type="spellStart"/>
            <w:r w:rsidRPr="000805D4">
              <w:rPr>
                <w:sz w:val="22"/>
                <w:szCs w:val="22"/>
              </w:rPr>
              <w:t>EconomicCostOfCaution</w:t>
            </w:r>
            <w:proofErr w:type="spellEnd"/>
          </w:p>
        </w:tc>
        <w:tc>
          <w:tcPr>
            <w:tcW w:w="4505" w:type="dxa"/>
          </w:tcPr>
          <w:p w14:paraId="2B5FDD54" w14:textId="77777777" w:rsidR="00312569" w:rsidRDefault="00312569" w:rsidP="00312569">
            <w:pPr>
              <w:rPr>
                <w:sz w:val="22"/>
                <w:szCs w:val="22"/>
              </w:rPr>
            </w:pPr>
          </w:p>
          <w:p w14:paraId="2E0FD84D" w14:textId="1F5D5A14"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ins w:id="277" w:author="Norman Packard" w:date="2020-10-10T22:24:00Z">
                      <w:rPr>
                        <w:rFonts w:ascii="Cambria Math" w:hAnsi="Cambria Math"/>
                        <w:i/>
                        <w:sz w:val="22"/>
                        <w:szCs w:val="22"/>
                      </w:rPr>
                    </w:ins>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5D258F" w:rsidRDefault="000E2A92" w:rsidP="00312569">
            <w:pPr>
              <w:rPr>
                <w:sz w:val="22"/>
                <w:szCs w:val="22"/>
                <w:lang w:val="it-IT"/>
              </w:rPr>
            </w:pPr>
            <w:proofErr w:type="spellStart"/>
            <m:oMath>
              <m:r>
                <m:rPr>
                  <m:nor/>
                </m:rPr>
                <w:rPr>
                  <w:rFonts w:ascii="Cambria Math" w:hAnsi="Cambria Math"/>
                  <w:sz w:val="22"/>
                  <w:szCs w:val="22"/>
                  <w:lang w:val="it-IT"/>
                </w:rPr>
                <m:t>FracCritical</m:t>
              </m:r>
              <w:proofErr w:type="spellEnd"/>
              <m:r>
                <w:rPr>
                  <w:rFonts w:ascii="Cambria Math" w:hAnsi="Cambria Math"/>
                  <w:sz w:val="22"/>
                  <w:szCs w:val="22"/>
                  <w:lang w:val="it-IT"/>
                </w:rPr>
                <m:t xml:space="preserve"> =</m:t>
              </m:r>
              <m:f>
                <m:fPr>
                  <m:ctrlPr>
                    <w:ins w:id="278" w:author="Norman Packard" w:date="2020-10-10T22:24:00Z">
                      <w:rPr>
                        <w:rFonts w:ascii="Cambria Math" w:hAnsi="Cambria Math"/>
                        <w:i/>
                        <w:sz w:val="22"/>
                        <w:szCs w:val="22"/>
                      </w:rPr>
                    </w:ins>
                  </m:ctrlPr>
                </m:fPr>
                <m:num>
                  <m:r>
                    <w:rPr>
                      <w:rFonts w:ascii="Cambria Math" w:hAnsi="Cambria Math"/>
                      <w:sz w:val="22"/>
                      <w:szCs w:val="22"/>
                    </w:rPr>
                    <m:t>g</m:t>
                  </m:r>
                  <m:r>
                    <w:rPr>
                      <w:rFonts w:ascii="Cambria Math" w:hAnsi="Cambria Math"/>
                      <w:sz w:val="22"/>
                      <w:szCs w:val="22"/>
                      <w:lang w:val="it-IT"/>
                    </w:rPr>
                    <m:t>[1]</m:t>
                  </m:r>
                </m:num>
                <m:den>
                  <m:r>
                    <w:rPr>
                      <w:rFonts w:ascii="Cambria Math" w:hAnsi="Cambria Math"/>
                      <w:sz w:val="22"/>
                      <w:szCs w:val="22"/>
                    </w:rPr>
                    <m:t>g</m:t>
                  </m:r>
                  <m:r>
                    <w:rPr>
                      <w:rFonts w:ascii="Cambria Math" w:hAnsi="Cambria Math"/>
                      <w:sz w:val="22"/>
                      <w:szCs w:val="22"/>
                      <w:lang w:val="it-IT"/>
                    </w:rPr>
                    <m:t>[1]+</m:t>
                  </m:r>
                  <m:r>
                    <w:rPr>
                      <w:rFonts w:ascii="Cambria Math" w:hAnsi="Cambria Math"/>
                      <w:sz w:val="22"/>
                      <w:szCs w:val="22"/>
                    </w:rPr>
                    <m:t>p</m:t>
                  </m:r>
                  <m:r>
                    <w:rPr>
                      <w:rFonts w:ascii="Cambria Math" w:hAnsi="Cambria Math"/>
                      <w:sz w:val="22"/>
                      <w:szCs w:val="22"/>
                      <w:lang w:val="it-IT"/>
                    </w:rPr>
                    <m:t>[1]</m:t>
                  </m:r>
                </m:den>
              </m:f>
              <m:f>
                <m:fPr>
                  <m:ctrlPr>
                    <w:ins w:id="279" w:author="Norman Packard" w:date="2020-10-10T22:24:00Z">
                      <w:rPr>
                        <w:rFonts w:ascii="Cambria Math" w:hAnsi="Cambria Math"/>
                        <w:i/>
                        <w:sz w:val="22"/>
                        <w:szCs w:val="22"/>
                      </w:rPr>
                    </w:ins>
                  </m:ctrlPr>
                </m:fPr>
                <m:num>
                  <m:r>
                    <w:rPr>
                      <w:rFonts w:ascii="Cambria Math" w:hAnsi="Cambria Math"/>
                      <w:sz w:val="22"/>
                      <w:szCs w:val="22"/>
                    </w:rPr>
                    <m:t>p</m:t>
                  </m:r>
                  <m:r>
                    <w:rPr>
                      <w:rFonts w:ascii="Cambria Math" w:hAnsi="Cambria Math"/>
                      <w:sz w:val="22"/>
                      <w:szCs w:val="22"/>
                      <w:lang w:val="it-IT"/>
                    </w:rPr>
                    <m:t>[2]</m:t>
                  </m:r>
                </m:num>
                <m:den>
                  <m:r>
                    <w:rPr>
                      <w:rFonts w:ascii="Cambria Math" w:hAnsi="Cambria Math"/>
                      <w:sz w:val="22"/>
                      <w:szCs w:val="22"/>
                    </w:rPr>
                    <m:t>g</m:t>
                  </m:r>
                  <m:r>
                    <w:rPr>
                      <w:rFonts w:ascii="Cambria Math" w:hAnsi="Cambria Math"/>
                      <w:sz w:val="22"/>
                      <w:szCs w:val="22"/>
                      <w:lang w:val="it-IT"/>
                    </w:rPr>
                    <m:t>[2]+</m:t>
                  </m:r>
                  <m:r>
                    <w:rPr>
                      <w:rFonts w:ascii="Cambria Math" w:hAnsi="Cambria Math"/>
                      <w:sz w:val="22"/>
                      <w:szCs w:val="22"/>
                    </w:rPr>
                    <m:t>p</m:t>
                  </m:r>
                  <m:r>
                    <w:rPr>
                      <w:rFonts w:ascii="Cambria Math" w:hAnsi="Cambria Math"/>
                      <w:sz w:val="22"/>
                      <w:szCs w:val="22"/>
                      <w:lang w:val="it-IT"/>
                    </w:rPr>
                    <m:t>[2]</m:t>
                  </m:r>
                </m:den>
              </m:f>
            </m:oMath>
            <w:r w:rsidRPr="005D258F">
              <w:rPr>
                <w:sz w:val="22"/>
                <w:szCs w:val="22"/>
                <w:lang w:val="it-IT"/>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ins w:id="280" w:author="Norman Packard" w:date="2020-10-10T22:24:00Z">
                      <w:rPr>
                        <w:rFonts w:ascii="Cambria Math" w:hAnsi="Cambria Math"/>
                        <w:i/>
                        <w:sz w:val="22"/>
                        <w:szCs w:val="22"/>
                      </w:rPr>
                    </w:ins>
                  </m:ctrlPr>
                </m:fPr>
                <m:num>
                  <m:r>
                    <w:rPr>
                      <w:rFonts w:ascii="Cambria Math" w:hAnsi="Cambria Math"/>
                      <w:sz w:val="22"/>
                      <w:szCs w:val="22"/>
                    </w:rPr>
                    <m:t>u</m:t>
                  </m:r>
                </m:num>
                <m:den>
                  <m:r>
                    <w:rPr>
                      <w:rFonts w:ascii="Cambria Math" w:hAnsi="Cambria Math"/>
                      <w:sz w:val="22"/>
                      <w:szCs w:val="22"/>
                    </w:rPr>
                    <m:t>g[3]+u</m:t>
                  </m:r>
                </m:den>
              </m:f>
              <m:f>
                <m:fPr>
                  <m:ctrlPr>
                    <w:ins w:id="281" w:author="Norman Packard" w:date="2020-10-10T22:24:00Z">
                      <w:rPr>
                        <w:rFonts w:ascii="Cambria Math" w:hAnsi="Cambria Math"/>
                        <w:i/>
                        <w:sz w:val="22"/>
                        <w:szCs w:val="22"/>
                      </w:rPr>
                    </w:ins>
                  </m:ctrlPr>
                </m:fPr>
                <m:num>
                  <m:r>
                    <w:rPr>
                      <w:rFonts w:ascii="Cambria Math" w:hAnsi="Cambria Math"/>
                      <w:sz w:val="22"/>
                      <w:szCs w:val="22"/>
                    </w:rPr>
                    <m:t>p[2]</m:t>
                  </m:r>
                </m:num>
                <m:den>
                  <m:r>
                    <w:rPr>
                      <w:rFonts w:ascii="Cambria Math" w:hAnsi="Cambria Math"/>
                      <w:sz w:val="22"/>
                      <w:szCs w:val="22"/>
                    </w:rPr>
                    <m:t>g[2]+p[2]</m:t>
                  </m:r>
                </m:den>
              </m:f>
              <m:f>
                <m:fPr>
                  <m:ctrlPr>
                    <w:ins w:id="282" w:author="Norman Packard" w:date="2020-10-10T22:24:00Z">
                      <w:rPr>
                        <w:rFonts w:ascii="Cambria Math" w:hAnsi="Cambria Math"/>
                        <w:i/>
                        <w:sz w:val="22"/>
                        <w:szCs w:val="22"/>
                      </w:rPr>
                    </w:ins>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ins w:id="283"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ins w:id="284"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w:proofErr w:type="spellStart"/>
            <m:oMath>
              <m:r>
                <m:rPr>
                  <m:nor/>
                </m:rPr>
                <w:rPr>
                  <w:rFonts w:ascii="Cambria Math" w:hAnsi="Cambria Math"/>
                  <w:sz w:val="22"/>
                  <w:szCs w:val="22"/>
                </w:rPr>
                <m:t>TimeICUDeath</m:t>
              </m:r>
              <w:proofErr w:type="spellEnd"/>
              <m:r>
                <w:rPr>
                  <w:rFonts w:ascii="Cambria Math" w:hAnsi="Cambria Math"/>
                  <w:sz w:val="22"/>
                  <w:szCs w:val="22"/>
                </w:rPr>
                <m:t xml:space="preserve">      = </m:t>
              </m:r>
              <m:f>
                <m:fPr>
                  <m:ctrlPr>
                    <w:ins w:id="285"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proofErr w:type="spellStart"/>
            <w:r w:rsidRPr="00312569">
              <w:rPr>
                <w:sz w:val="22"/>
                <w:szCs w:val="22"/>
              </w:rPr>
              <w:t>CautionFactor</w:t>
            </w:r>
            <w:proofErr w:type="spellEnd"/>
            <w:r w:rsidRPr="00312569">
              <w:rPr>
                <w:sz w:val="22"/>
                <w:szCs w:val="22"/>
              </w:rPr>
              <w:t xml:space="preserve">     = c[0]</w:t>
            </w:r>
          </w:p>
          <w:p w14:paraId="3E1548F7" w14:textId="5F9BAF04" w:rsidR="00312569" w:rsidRPr="00312569" w:rsidRDefault="00312569" w:rsidP="00312569">
            <w:pPr>
              <w:rPr>
                <w:sz w:val="22"/>
                <w:szCs w:val="22"/>
              </w:rPr>
            </w:pPr>
            <w:proofErr w:type="spellStart"/>
            <w:r w:rsidRPr="00312569">
              <w:rPr>
                <w:sz w:val="22"/>
                <w:szCs w:val="22"/>
              </w:rPr>
              <w:t>CautionRetention</w:t>
            </w:r>
            <w:proofErr w:type="spellEnd"/>
            <w:r w:rsidRPr="00312569">
              <w:rPr>
                <w:sz w:val="22"/>
                <w:szCs w:val="22"/>
              </w:rPr>
              <w:t xml:space="preserve">  = 1/c[1]</w:t>
            </w:r>
          </w:p>
          <w:p w14:paraId="519D01BF" w14:textId="3D91F409" w:rsidR="00312569" w:rsidRPr="00312569" w:rsidRDefault="00312569" w:rsidP="00312569">
            <w:pPr>
              <w:rPr>
                <w:sz w:val="22"/>
                <w:szCs w:val="22"/>
              </w:rPr>
            </w:pPr>
            <w:proofErr w:type="spellStart"/>
            <w:r w:rsidRPr="00312569">
              <w:rPr>
                <w:sz w:val="22"/>
                <w:szCs w:val="22"/>
              </w:rPr>
              <w:t>CautionICUFrac</w:t>
            </w:r>
            <w:proofErr w:type="spellEnd"/>
            <w:r w:rsidRPr="00312569">
              <w:rPr>
                <w:sz w:val="22"/>
                <w:szCs w:val="22"/>
              </w:rPr>
              <w:t xml:space="preserve">    = 1/(N*c[2]</w:t>
            </w:r>
            <w:r w:rsidR="00021AD8">
              <w:rPr>
                <w:sz w:val="22"/>
                <w:szCs w:val="22"/>
              </w:rPr>
              <w:t>’</w:t>
            </w:r>
            <w:r w:rsidRPr="00312569">
              <w:rPr>
                <w:sz w:val="22"/>
                <w:szCs w:val="22"/>
              </w:rPr>
              <w:t>*</w:t>
            </w:r>
            <w:proofErr w:type="spellStart"/>
            <w:r w:rsidRPr="00B12CEC">
              <w:rPr>
                <w:b/>
                <w:bCs/>
                <w:sz w:val="22"/>
                <w:szCs w:val="22"/>
              </w:rPr>
              <w:t>ICUFrac</w:t>
            </w:r>
            <w:proofErr w:type="spellEnd"/>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proofErr w:type="spellStart"/>
            <w:r w:rsidRPr="00312569">
              <w:rPr>
                <w:sz w:val="22"/>
                <w:szCs w:val="22"/>
              </w:rPr>
              <w:t>EconomicStriction</w:t>
            </w:r>
            <w:proofErr w:type="spellEnd"/>
            <w:r w:rsidRPr="00312569">
              <w:rPr>
                <w:sz w:val="22"/>
                <w:szCs w:val="22"/>
              </w:rPr>
              <w:t xml:space="preserve">     =  1/k[0]</w:t>
            </w:r>
          </w:p>
          <w:p w14:paraId="61BA6D1C" w14:textId="35CF9CEF" w:rsidR="00312569" w:rsidRPr="00312569" w:rsidRDefault="00312569" w:rsidP="00312569">
            <w:pPr>
              <w:rPr>
                <w:sz w:val="22"/>
                <w:szCs w:val="22"/>
              </w:rPr>
            </w:pPr>
            <w:proofErr w:type="spellStart"/>
            <w:r w:rsidRPr="00312569">
              <w:rPr>
                <w:sz w:val="22"/>
                <w:szCs w:val="22"/>
              </w:rPr>
              <w:t>EconomicRetention</w:t>
            </w:r>
            <w:proofErr w:type="spellEnd"/>
            <w:r w:rsidRPr="00312569">
              <w:rPr>
                <w:sz w:val="22"/>
                <w:szCs w:val="22"/>
              </w:rPr>
              <w:t xml:space="preserve">     =  1/k[1]</w:t>
            </w:r>
          </w:p>
          <w:p w14:paraId="47F8B113" w14:textId="1778AE5C" w:rsidR="00312569" w:rsidRPr="00312569" w:rsidRDefault="00312569" w:rsidP="00312569">
            <w:pPr>
              <w:rPr>
                <w:sz w:val="22"/>
                <w:szCs w:val="22"/>
              </w:rPr>
            </w:pPr>
            <w:proofErr w:type="spellStart"/>
            <w:r w:rsidRPr="00312569">
              <w:rPr>
                <w:sz w:val="22"/>
                <w:szCs w:val="22"/>
              </w:rPr>
              <w:t>EconomyRelaxation</w:t>
            </w:r>
            <w:proofErr w:type="spellEnd"/>
            <w:r w:rsidRPr="00312569">
              <w:rPr>
                <w:sz w:val="22"/>
                <w:szCs w:val="22"/>
              </w:rPr>
              <w:t xml:space="preserve">     =  1/k[2]</w:t>
            </w:r>
          </w:p>
          <w:p w14:paraId="4D86287E" w14:textId="1F0DD6BE" w:rsidR="000805D4" w:rsidRDefault="00312569" w:rsidP="00312569">
            <w:pPr>
              <w:rPr>
                <w:sz w:val="22"/>
                <w:szCs w:val="22"/>
              </w:rPr>
            </w:pPr>
            <w:proofErr w:type="spellStart"/>
            <w:r w:rsidRPr="00312569">
              <w:rPr>
                <w:sz w:val="22"/>
                <w:szCs w:val="22"/>
              </w:rPr>
              <w:t>EconomicCostOfCaution</w:t>
            </w:r>
            <w:proofErr w:type="spellEnd"/>
            <w:r w:rsidRPr="00312569">
              <w:rPr>
                <w:sz w:val="22"/>
                <w:szCs w:val="22"/>
              </w:rPr>
              <w:t xml:space="preserve"> =  k[3]</w:t>
            </w:r>
          </w:p>
        </w:tc>
      </w:tr>
    </w:tbl>
    <w:p w14:paraId="39B6722B" w14:textId="77777777" w:rsidR="000805D4" w:rsidRPr="00E838A3" w:rsidRDefault="000805D4">
      <w:pPr>
        <w:rPr>
          <w:sz w:val="22"/>
          <w:szCs w:val="22"/>
        </w:rPr>
      </w:pPr>
    </w:p>
    <w:p w14:paraId="7ECA664E" w14:textId="7614D4C2" w:rsidR="002C4E62" w:rsidRDefault="00B12CEC" w:rsidP="00021AD8">
      <w:pPr>
        <w:jc w:val="both"/>
        <w:rPr>
          <w:sz w:val="22"/>
          <w:szCs w:val="22"/>
        </w:rPr>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proofErr w:type="spellStart"/>
      <w:r w:rsidR="00021AD8" w:rsidRPr="00021AD8">
        <w:rPr>
          <w:sz w:val="22"/>
          <w:szCs w:val="22"/>
        </w:rPr>
        <w:t>ICUFrac</w:t>
      </w:r>
      <w:proofErr w:type="spellEnd"/>
      <w:r w:rsidR="00021AD8" w:rsidRPr="00021AD8">
        <w:rPr>
          <w:sz w:val="22"/>
          <w:szCs w:val="22"/>
        </w:rPr>
        <w:t>’</w:t>
      </w:r>
      <w:r w:rsidR="00021AD8">
        <w:rPr>
          <w:sz w:val="22"/>
          <w:szCs w:val="22"/>
        </w:rPr>
        <w:t>=1000*</w:t>
      </w:r>
      <w:proofErr w:type="spellStart"/>
      <w:r w:rsidR="00021AD8">
        <w:rPr>
          <w:sz w:val="22"/>
          <w:szCs w:val="22"/>
        </w:rPr>
        <w:t>ICUFrac</w:t>
      </w:r>
      <w:proofErr w:type="spellEnd"/>
      <w:r w:rsidR="00021AD8">
        <w:rPr>
          <w:sz w:val="22"/>
          <w:szCs w:val="22"/>
        </w:rPr>
        <w:t xml:space="preserve"> to keep parameters of order of magnitude closer to unity for fitting. The base parameter </w:t>
      </w:r>
      <w:proofErr w:type="spellStart"/>
      <w:r w:rsidR="00021AD8">
        <w:rPr>
          <w:sz w:val="22"/>
          <w:szCs w:val="22"/>
        </w:rPr>
        <w:t>ICUFrac</w:t>
      </w:r>
      <w:proofErr w:type="spellEnd"/>
      <w:r w:rsidR="00021AD8">
        <w:rPr>
          <w:sz w:val="22"/>
          <w:szCs w:val="22"/>
        </w:rPr>
        <w:t xml:space="preserve">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1833139C" w14:textId="77777777" w:rsidR="002C4E62" w:rsidRDefault="002C4E62">
      <w:pPr>
        <w:rPr>
          <w:sz w:val="22"/>
          <w:szCs w:val="22"/>
        </w:rPr>
      </w:pPr>
      <w:r>
        <w:rPr>
          <w:sz w:val="22"/>
          <w:szCs w:val="22"/>
        </w:rPr>
        <w:br w:type="page"/>
      </w:r>
    </w:p>
    <w:p w14:paraId="0D3A7591" w14:textId="136968DF" w:rsidR="0083085D" w:rsidRDefault="0083085D"/>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4A798E57" w:rsidR="008A3669"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2583FF2E" w14:textId="77777777" w:rsidR="00693293" w:rsidRDefault="00693293" w:rsidP="00693293"/>
    <w:p w14:paraId="53E1538A" w14:textId="77777777" w:rsidR="00693293" w:rsidRDefault="00693293" w:rsidP="00693293"/>
    <w:p w14:paraId="064EA815" w14:textId="77777777" w:rsidR="00693293" w:rsidRPr="00FB389E" w:rsidRDefault="00693293" w:rsidP="00693293">
      <w:pPr>
        <w:ind w:left="-567" w:hanging="284"/>
        <w:jc w:val="both"/>
        <w:rPr>
          <w:sz w:val="22"/>
          <w:szCs w:val="22"/>
        </w:rPr>
      </w:pPr>
      <w:r w:rsidRPr="00072537">
        <w:rPr>
          <w:noProof/>
          <w:sz w:val="22"/>
          <w:szCs w:val="22"/>
        </w:rPr>
        <w:drawing>
          <wp:inline distT="0" distB="0" distL="0" distR="0" wp14:anchorId="22375BD0" wp14:editId="40C9F109">
            <wp:extent cx="6858000" cy="3652531"/>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875627" cy="3661919"/>
                    </a:xfrm>
                    <a:prstGeom prst="rect">
                      <a:avLst/>
                    </a:prstGeom>
                  </pic:spPr>
                </pic:pic>
              </a:graphicData>
            </a:graphic>
          </wp:inline>
        </w:drawing>
      </w:r>
    </w:p>
    <w:p w14:paraId="1292E408" w14:textId="77777777" w:rsidR="00693293" w:rsidRDefault="00693293" w:rsidP="00693293"/>
    <w:p w14:paraId="2842B570" w14:textId="77777777" w:rsidR="00693293" w:rsidRPr="008E1C44" w:rsidRDefault="00693293" w:rsidP="00693293">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Pr>
          <w:sz w:val="22"/>
          <w:szCs w:val="22"/>
        </w:rPr>
        <w:t xml:space="preserve"> as in mechanisms of Fig. S2</w:t>
      </w:r>
      <w:r w:rsidRPr="0010500C">
        <w:rPr>
          <w:sz w:val="22"/>
          <w:szCs w:val="22"/>
        </w:rPr>
        <w:t xml:space="preserve">. </w:t>
      </w:r>
      <w:r>
        <w:rPr>
          <w:sz w:val="22"/>
          <w:szCs w:val="22"/>
        </w:rPr>
        <w:t xml:space="preserve">The four rows, as in Fig. 3, show the separate variations of the response with each of three caution parameters about reference values (0.2, 21, 0.3): </w:t>
      </w:r>
      <w:proofErr w:type="spellStart"/>
      <w:r>
        <w:rPr>
          <w:sz w:val="22"/>
          <w:szCs w:val="22"/>
        </w:rPr>
        <w:t>CautionFrac</w:t>
      </w:r>
      <w:proofErr w:type="spellEnd"/>
      <w:r>
        <w:rPr>
          <w:sz w:val="22"/>
          <w:szCs w:val="22"/>
        </w:rPr>
        <w:t>=c</w:t>
      </w:r>
      <w:r w:rsidRPr="00A747C9">
        <w:rPr>
          <w:sz w:val="22"/>
          <w:szCs w:val="22"/>
          <w:vertAlign w:val="subscript"/>
        </w:rPr>
        <w:t>0</w:t>
      </w:r>
      <w:r>
        <w:rPr>
          <w:sz w:val="22"/>
          <w:szCs w:val="22"/>
        </w:rPr>
        <w:t>:</w:t>
      </w:r>
      <w:r w:rsidRPr="00FA6B4E">
        <w:rPr>
          <w:sz w:val="22"/>
          <w:szCs w:val="22"/>
        </w:rPr>
        <w:t xml:space="preserve"> </w:t>
      </w:r>
      <w:r>
        <w:rPr>
          <w:sz w:val="22"/>
          <w:szCs w:val="22"/>
        </w:rPr>
        <w:t xml:space="preserve">infectivity reduction factor; </w:t>
      </w:r>
      <w:proofErr w:type="spellStart"/>
      <w:r>
        <w:rPr>
          <w:sz w:val="22"/>
          <w:szCs w:val="22"/>
        </w:rPr>
        <w:t>CautionRetention</w:t>
      </w:r>
      <w:proofErr w:type="spellEnd"/>
      <w:r>
        <w:rPr>
          <w:sz w:val="22"/>
          <w:szCs w:val="22"/>
        </w:rPr>
        <w:t>:</w:t>
      </w:r>
      <w:r w:rsidRPr="00FA6B4E">
        <w:rPr>
          <w:sz w:val="22"/>
          <w:szCs w:val="22"/>
        </w:rPr>
        <w:t xml:space="preserve"> </w:t>
      </w:r>
      <w:r>
        <w:rPr>
          <w:sz w:val="22"/>
          <w:szCs w:val="22"/>
        </w:rPr>
        <w:t>caution retention time = 1/c</w:t>
      </w:r>
      <w:r w:rsidRPr="00A747C9">
        <w:rPr>
          <w:sz w:val="22"/>
          <w:szCs w:val="22"/>
          <w:vertAlign w:val="subscript"/>
        </w:rPr>
        <w:t>1</w:t>
      </w:r>
      <w:r>
        <w:rPr>
          <w:sz w:val="22"/>
          <w:szCs w:val="22"/>
        </w:rPr>
        <w:t xml:space="preserve">; </w:t>
      </w:r>
      <w:proofErr w:type="spellStart"/>
      <w:r>
        <w:rPr>
          <w:sz w:val="22"/>
          <w:szCs w:val="22"/>
        </w:rPr>
        <w:t>CautionICUFrac</w:t>
      </w:r>
      <w:proofErr w:type="spellEnd"/>
      <w:r>
        <w:rPr>
          <w:sz w:val="22"/>
          <w:szCs w:val="22"/>
        </w:rPr>
        <w:t>: fraction of intensive care units (ICUs) occupied which result in a cautioning rate c</w:t>
      </w:r>
      <w:r w:rsidRPr="00A747C9">
        <w:rPr>
          <w:sz w:val="22"/>
          <w:szCs w:val="22"/>
          <w:vertAlign w:val="subscript"/>
        </w:rPr>
        <w:t>2</w:t>
      </w:r>
      <w:r>
        <w:rPr>
          <w:sz w:val="22"/>
          <w:szCs w:val="22"/>
        </w:rPr>
        <w:t>*I</w:t>
      </w:r>
      <w:r w:rsidRPr="00A747C9">
        <w:rPr>
          <w:sz w:val="22"/>
          <w:szCs w:val="22"/>
          <w:vertAlign w:val="subscript"/>
        </w:rPr>
        <w:t>3</w:t>
      </w:r>
      <w:r>
        <w:rPr>
          <w:sz w:val="22"/>
          <w:szCs w:val="22"/>
        </w:rPr>
        <w:t xml:space="preserve"> of 1 per day, i.e. c</w:t>
      </w:r>
      <w:r w:rsidRPr="00A747C9">
        <w:rPr>
          <w:sz w:val="22"/>
          <w:szCs w:val="22"/>
          <w:vertAlign w:val="subscript"/>
        </w:rPr>
        <w:t>2</w:t>
      </w:r>
      <w:r>
        <w:rPr>
          <w:sz w:val="22"/>
          <w:szCs w:val="22"/>
        </w:rPr>
        <w:t>=1/(</w:t>
      </w:r>
      <w:proofErr w:type="spellStart"/>
      <w:r>
        <w:rPr>
          <w:sz w:val="22"/>
          <w:szCs w:val="22"/>
        </w:rPr>
        <w:t>ICUFrac</w:t>
      </w:r>
      <w:proofErr w:type="spellEnd"/>
      <w:r>
        <w:rPr>
          <w:sz w:val="22"/>
          <w:szCs w:val="22"/>
        </w:rPr>
        <w:t>*</w:t>
      </w:r>
      <w:proofErr w:type="spellStart"/>
      <w:r>
        <w:rPr>
          <w:sz w:val="22"/>
          <w:szCs w:val="22"/>
        </w:rPr>
        <w:t>CautionICUFrac</w:t>
      </w:r>
      <w:proofErr w:type="spellEnd"/>
      <w:r>
        <w:rPr>
          <w:sz w:val="22"/>
          <w:szCs w:val="22"/>
        </w:rPr>
        <w:t xml:space="preserve">, fixing </w:t>
      </w:r>
      <w:proofErr w:type="spellStart"/>
      <w:r>
        <w:rPr>
          <w:sz w:val="22"/>
          <w:szCs w:val="22"/>
        </w:rPr>
        <w:t>ICUFrac</w:t>
      </w:r>
      <w:proofErr w:type="spellEnd"/>
      <w:r>
        <w:rPr>
          <w:sz w:val="22"/>
          <w:szCs w:val="22"/>
        </w:rPr>
        <w:t>=0.002 for the plots,</w:t>
      </w:r>
      <w:r w:rsidRPr="00A747C9">
        <w:rPr>
          <w:sz w:val="22"/>
          <w:szCs w:val="22"/>
        </w:rPr>
        <w:t xml:space="preserve"> </w:t>
      </w:r>
      <w:r>
        <w:rPr>
          <w:sz w:val="22"/>
          <w:szCs w:val="22"/>
        </w:rPr>
        <w:t>the fraction of ICUs per individual, assumed constant. This interpretation of c2 is adjusted by equivalent death rates in the first two columns to make the differentiated model commensurate with the first two. The vertical axis in all plots is the daily confirmed cases as a fraction of the population (allowing application to different regions or nations).</w:t>
      </w:r>
    </w:p>
    <w:p w14:paraId="345680F0" w14:textId="759D4F26" w:rsidR="00693293" w:rsidRDefault="00693293" w:rsidP="001663E6">
      <w:pPr>
        <w:jc w:val="both"/>
        <w:rPr>
          <w:sz w:val="22"/>
          <w:szCs w:val="22"/>
        </w:rPr>
      </w:pPr>
    </w:p>
    <w:p w14:paraId="1E8683DD" w14:textId="6E20536F" w:rsidR="001508F4" w:rsidRDefault="007C5044" w:rsidP="00D5526F">
      <w:r>
        <w:br w:type="page"/>
      </w:r>
    </w:p>
    <w:p w14:paraId="2AFD8AB0" w14:textId="64DC28D3" w:rsidR="00693293" w:rsidRDefault="00693293" w:rsidP="00693293">
      <w:pPr>
        <w:pStyle w:val="Heading2"/>
      </w:pPr>
      <w:r>
        <w:lastRenderedPageBreak/>
        <w:t>U models</w:t>
      </w:r>
    </w:p>
    <w:p w14:paraId="6D1725CE" w14:textId="77777777" w:rsidR="00FA1A84" w:rsidRPr="00FA1A84" w:rsidRDefault="00FA1A84" w:rsidP="009C74B5"/>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693293" w14:paraId="6C6CBE7F" w14:textId="77777777" w:rsidTr="006E68C6">
        <w:tc>
          <w:tcPr>
            <w:tcW w:w="1504" w:type="dxa"/>
          </w:tcPr>
          <w:p w14:paraId="3F1A77FF" w14:textId="77777777" w:rsidR="00693293" w:rsidRDefault="00693293" w:rsidP="006E68C6">
            <w:pPr>
              <w:ind w:right="-478"/>
              <w:jc w:val="both"/>
              <w:rPr>
                <w:b/>
                <w:bCs/>
                <w:sz w:val="22"/>
                <w:szCs w:val="22"/>
              </w:rPr>
            </w:pPr>
            <w:r>
              <w:rPr>
                <w:sz w:val="22"/>
                <w:szCs w:val="22"/>
              </w:rPr>
              <w:t>SC2UIR</w:t>
            </w:r>
          </w:p>
        </w:tc>
        <w:tc>
          <w:tcPr>
            <w:tcW w:w="8136" w:type="dxa"/>
          </w:tcPr>
          <w:p w14:paraId="757A35BE" w14:textId="77777777" w:rsidR="00693293" w:rsidRDefault="00693293" w:rsidP="006E68C6">
            <w:pPr>
              <w:ind w:right="-478"/>
              <w:jc w:val="both"/>
              <w:rPr>
                <w:b/>
                <w:bCs/>
                <w:sz w:val="22"/>
                <w:szCs w:val="22"/>
              </w:rPr>
            </w:pPr>
            <w:r>
              <w:rPr>
                <w:b/>
                <w:bCs/>
                <w:noProof/>
                <w:sz w:val="22"/>
                <w:szCs w:val="22"/>
              </w:rPr>
              <w:drawing>
                <wp:inline distT="0" distB="0" distL="0" distR="0" wp14:anchorId="0AC5F568" wp14:editId="676458F1">
                  <wp:extent cx="3606165" cy="1558794"/>
                  <wp:effectExtent l="0" t="0" r="635" b="381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693293" w14:paraId="5798EA29" w14:textId="77777777" w:rsidTr="006E68C6">
        <w:tc>
          <w:tcPr>
            <w:tcW w:w="1504" w:type="dxa"/>
          </w:tcPr>
          <w:p w14:paraId="22D4ED5F" w14:textId="77777777" w:rsidR="00693293" w:rsidRDefault="00693293" w:rsidP="006E68C6">
            <w:pPr>
              <w:ind w:right="-478"/>
              <w:jc w:val="both"/>
              <w:rPr>
                <w:b/>
                <w:bCs/>
                <w:sz w:val="22"/>
                <w:szCs w:val="22"/>
              </w:rPr>
            </w:pPr>
            <w:r>
              <w:rPr>
                <w:sz w:val="22"/>
                <w:szCs w:val="22"/>
              </w:rPr>
              <w:t>SC3UEIR</w:t>
            </w:r>
          </w:p>
        </w:tc>
        <w:tc>
          <w:tcPr>
            <w:tcW w:w="8136" w:type="dxa"/>
          </w:tcPr>
          <w:p w14:paraId="5DA32A41" w14:textId="77777777" w:rsidR="00693293" w:rsidRDefault="00693293" w:rsidP="006E68C6">
            <w:pPr>
              <w:ind w:right="-478"/>
              <w:jc w:val="both"/>
              <w:rPr>
                <w:b/>
                <w:bCs/>
                <w:sz w:val="22"/>
                <w:szCs w:val="22"/>
              </w:rPr>
            </w:pPr>
            <w:r>
              <w:rPr>
                <w:b/>
                <w:bCs/>
                <w:noProof/>
                <w:sz w:val="22"/>
                <w:szCs w:val="22"/>
              </w:rPr>
              <w:drawing>
                <wp:inline distT="0" distB="0" distL="0" distR="0" wp14:anchorId="0FB4FE4E" wp14:editId="2D8CA744">
                  <wp:extent cx="3691890" cy="1987036"/>
                  <wp:effectExtent l="0" t="0" r="381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693293" w14:paraId="0021F816" w14:textId="77777777" w:rsidTr="006E68C6">
        <w:tc>
          <w:tcPr>
            <w:tcW w:w="1504" w:type="dxa"/>
          </w:tcPr>
          <w:p w14:paraId="205C0BFA" w14:textId="77777777" w:rsidR="00693293" w:rsidRDefault="00693293" w:rsidP="006E68C6">
            <w:pPr>
              <w:ind w:right="-478"/>
              <w:jc w:val="both"/>
              <w:rPr>
                <w:b/>
                <w:bCs/>
                <w:sz w:val="22"/>
                <w:szCs w:val="22"/>
              </w:rPr>
            </w:pPr>
            <w:r>
              <w:rPr>
                <w:sz w:val="22"/>
                <w:szCs w:val="22"/>
              </w:rPr>
              <w:t>SC3UEI3R</w:t>
            </w:r>
          </w:p>
        </w:tc>
        <w:tc>
          <w:tcPr>
            <w:tcW w:w="8136" w:type="dxa"/>
          </w:tcPr>
          <w:p w14:paraId="06442A93" w14:textId="77777777" w:rsidR="00693293" w:rsidRDefault="00693293" w:rsidP="006E68C6">
            <w:pPr>
              <w:ind w:right="-478"/>
              <w:jc w:val="both"/>
              <w:rPr>
                <w:b/>
                <w:bCs/>
                <w:sz w:val="22"/>
                <w:szCs w:val="22"/>
              </w:rPr>
            </w:pPr>
            <w:r>
              <w:rPr>
                <w:b/>
                <w:bCs/>
                <w:noProof/>
                <w:sz w:val="22"/>
                <w:szCs w:val="22"/>
              </w:rPr>
              <w:drawing>
                <wp:inline distT="0" distB="0" distL="0" distR="0" wp14:anchorId="07F9A6A3" wp14:editId="0F7A60E8">
                  <wp:extent cx="4509135" cy="2403220"/>
                  <wp:effectExtent l="0" t="0" r="0" b="0"/>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32371DB0" w14:textId="77777777" w:rsidR="00693293" w:rsidRDefault="00693293" w:rsidP="00693293">
      <w:pPr>
        <w:ind w:left="-709" w:right="-478"/>
        <w:jc w:val="both"/>
        <w:rPr>
          <w:b/>
          <w:bCs/>
          <w:sz w:val="22"/>
          <w:szCs w:val="22"/>
        </w:rPr>
      </w:pPr>
    </w:p>
    <w:p w14:paraId="077ABD89" w14:textId="77777777" w:rsidR="00693293" w:rsidRDefault="00693293" w:rsidP="00693293">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top),</w:t>
      </w:r>
      <w:r w:rsidRPr="0010500C">
        <w:rPr>
          <w:sz w:val="22"/>
          <w:szCs w:val="22"/>
        </w:rPr>
        <w:t xml:space="preserve"> SEIR (</w:t>
      </w:r>
      <w:r>
        <w:rPr>
          <w:sz w:val="22"/>
          <w:szCs w:val="22"/>
        </w:rPr>
        <w:t>middle</w:t>
      </w:r>
      <w:r w:rsidRPr="0010500C">
        <w:rPr>
          <w:sz w:val="22"/>
          <w:szCs w:val="22"/>
        </w:rPr>
        <w:t>) and SEI3R (</w:t>
      </w:r>
      <w:r>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The new state variables are the uncautionable susceptibles </w:t>
      </w:r>
      <m:oMath>
        <m:sSub>
          <m:sSubPr>
            <m:ctrlPr>
              <w:ins w:id="286"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nd the normalized state of the economy </w:t>
      </w:r>
      <m:oMath>
        <m:r>
          <w:rPr>
            <w:rFonts w:ascii="Cambria Math" w:eastAsiaTheme="minorEastAsia" w:hAnsi="Cambria Math"/>
            <w:sz w:val="22"/>
            <w:szCs w:val="22"/>
          </w:rPr>
          <m:t>W</m:t>
        </m:r>
      </m:oMath>
      <w:r>
        <w:rPr>
          <w:rFonts w:eastAsiaTheme="minorEastAsia"/>
          <w:sz w:val="22"/>
          <w:szCs w:val="22"/>
        </w:rPr>
        <w:t xml:space="preserve">. The extensions to the cautionary models of Fig. S2 are shaded green. Note that the uncautionables </w:t>
      </w:r>
      <m:oMath>
        <m:sSub>
          <m:sSubPr>
            <m:ctrlPr>
              <w:ins w:id="287"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Pr>
          <w:rFonts w:eastAsiaTheme="minorEastAsia"/>
          <w:sz w:val="22"/>
          <w:szCs w:val="22"/>
        </w:rPr>
        <w:t xml:space="preserve">, both cautioned </w:t>
      </w:r>
      <m:oMath>
        <m:sSub>
          <m:sSubPr>
            <m:ctrlPr>
              <w:ins w:id="288"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Pr>
          <w:rFonts w:eastAsiaTheme="minorEastAsia"/>
          <w:sz w:val="22"/>
          <w:szCs w:val="22"/>
        </w:rPr>
        <w:t xml:space="preserve"> and uncautioned susceptibles </w:t>
      </w:r>
      <m:oMath>
        <m:r>
          <w:rPr>
            <w:rFonts w:ascii="Cambria Math" w:eastAsiaTheme="minorEastAsia" w:hAnsi="Cambria Math"/>
            <w:sz w:val="22"/>
            <w:szCs w:val="22"/>
          </w:rPr>
          <m:t>S</m:t>
        </m:r>
      </m:oMath>
      <w:r>
        <w:rPr>
          <w:rFonts w:eastAsiaTheme="minorEastAsia"/>
          <w:sz w:val="22"/>
          <w:szCs w:val="22"/>
        </w:rPr>
        <w:t xml:space="preserve"> can be goaded by economic considerations to become uncautionable (with rate coefficient </w:t>
      </w:r>
      <w:proofErr w:type="spellStart"/>
      <w:r w:rsidRPr="00AA705A">
        <w:rPr>
          <w:rFonts w:eastAsiaTheme="minorEastAsia"/>
          <w:i/>
          <w:iCs/>
          <w:sz w:val="22"/>
          <w:szCs w:val="22"/>
        </w:rPr>
        <w:t>k</w:t>
      </w:r>
      <w:r w:rsidRPr="00AA705A">
        <w:rPr>
          <w:rFonts w:eastAsiaTheme="minorEastAsia"/>
          <w:i/>
          <w:iCs/>
          <w:sz w:val="22"/>
          <w:szCs w:val="22"/>
          <w:vertAlign w:val="subscript"/>
        </w:rPr>
        <w:t>u</w:t>
      </w:r>
      <w:proofErr w:type="spellEnd"/>
      <w:r>
        <w:rPr>
          <w:rFonts w:eastAsiaTheme="minorEastAsia"/>
          <w:sz w:val="22"/>
          <w:szCs w:val="22"/>
        </w:rPr>
        <w:t xml:space="preserve">) , and the uncautionables </w:t>
      </w:r>
      <m:oMath>
        <m:sSub>
          <m:sSubPr>
            <m:ctrlPr>
              <w:ins w:id="289"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Pr>
          <w:rFonts w:eastAsiaTheme="minorEastAsia"/>
          <w:sz w:val="22"/>
          <w:szCs w:val="22"/>
        </w:rPr>
        <w:t xml:space="preserve"> (with rate coefficient </w:t>
      </w:r>
      <w:r w:rsidRPr="00AA705A">
        <w:rPr>
          <w:rFonts w:eastAsiaTheme="minorEastAsia"/>
          <w:i/>
          <w:iCs/>
          <w:sz w:val="22"/>
          <w:szCs w:val="22"/>
        </w:rPr>
        <w:t>k</w:t>
      </w:r>
      <w:r>
        <w:rPr>
          <w:rFonts w:eastAsiaTheme="minorEastAsia"/>
          <w:i/>
          <w:iCs/>
          <w:sz w:val="22"/>
          <w:szCs w:val="22"/>
          <w:vertAlign w:val="subscript"/>
        </w:rPr>
        <w:t>1</w:t>
      </w:r>
      <w:r>
        <w:rPr>
          <w:rFonts w:eastAsiaTheme="minorEastAsia"/>
          <w:sz w:val="22"/>
          <w:szCs w:val="22"/>
        </w:rPr>
        <w:t xml:space="preserve">). The economy </w:t>
      </w:r>
      <m:oMath>
        <m:r>
          <w:rPr>
            <w:rFonts w:ascii="Cambria Math" w:eastAsiaTheme="minorEastAsia" w:hAnsi="Cambria Math"/>
            <w:sz w:val="22"/>
            <w:szCs w:val="22"/>
          </w:rPr>
          <m:t>W</m:t>
        </m:r>
      </m:oMath>
      <w:r>
        <w:rPr>
          <w:rFonts w:eastAsiaTheme="minorEastAsia"/>
          <w:sz w:val="22"/>
          <w:szCs w:val="22"/>
        </w:rPr>
        <w:t xml:space="preserve"> follows a logistic model (rate coefficient </w:t>
      </w:r>
      <w:r w:rsidRPr="00AA705A">
        <w:rPr>
          <w:rFonts w:eastAsiaTheme="minorEastAsia"/>
          <w:i/>
          <w:iCs/>
          <w:sz w:val="22"/>
          <w:szCs w:val="22"/>
        </w:rPr>
        <w:t>k</w:t>
      </w:r>
      <w:r>
        <w:rPr>
          <w:rFonts w:eastAsiaTheme="minorEastAsia"/>
          <w:i/>
          <w:iCs/>
          <w:sz w:val="22"/>
          <w:szCs w:val="22"/>
          <w:vertAlign w:val="subscript"/>
        </w:rPr>
        <w:t>w</w:t>
      </w:r>
      <w:r>
        <w:rPr>
          <w:rFonts w:eastAsiaTheme="minorEastAsia"/>
          <w:sz w:val="22"/>
          <w:szCs w:val="22"/>
        </w:rPr>
        <w:t xml:space="preserve">) with the capacity reduced by the individuals exercising caution with the term - </w:t>
      </w:r>
      <m:oMath>
        <m:r>
          <w:rPr>
            <w:rFonts w:ascii="Cambria Math" w:eastAsiaTheme="minorEastAsia" w:hAnsi="Cambria Math"/>
            <w:sz w:val="22"/>
            <w:szCs w:val="22"/>
          </w:rPr>
          <m:t xml:space="preserve">κ </m:t>
        </m:r>
        <m:sSub>
          <m:sSubPr>
            <m:ctrlPr>
              <w:ins w:id="290"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Pr>
          <w:rFonts w:eastAsiaTheme="minorEastAsia"/>
          <w:sz w:val="22"/>
          <w:szCs w:val="22"/>
        </w:rPr>
        <w:t xml:space="preserve">. </w:t>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ins w:id="291"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ins w:id="292"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ins w:id="293"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866416E" w14:textId="77777777" w:rsidR="00693293" w:rsidRDefault="0054135A" w:rsidP="00EC1907">
      <w:pPr>
        <w:jc w:val="both"/>
        <w:rPr>
          <w:rFonts w:eastAsiaTheme="minorEastAsia"/>
          <w:sz w:val="22"/>
          <w:szCs w:val="22"/>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ins w:id="294"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ins w:id="295"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ins w:id="296"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p>
    <w:p w14:paraId="5F4DF27A" w14:textId="77777777" w:rsidR="00693293" w:rsidRDefault="00693293" w:rsidP="00EC1907">
      <w:pPr>
        <w:jc w:val="both"/>
        <w:rPr>
          <w:rFonts w:eastAsiaTheme="minorEastAsia"/>
          <w:sz w:val="22"/>
          <w:szCs w:val="22"/>
        </w:rPr>
      </w:pPr>
    </w:p>
    <w:p w14:paraId="4C5C2988" w14:textId="77777777" w:rsidR="00693293" w:rsidRPr="001663E6" w:rsidRDefault="00693293" w:rsidP="00693293">
      <w:pPr>
        <w:jc w:val="both"/>
        <w:rPr>
          <w:sz w:val="22"/>
          <w:szCs w:val="22"/>
        </w:rPr>
      </w:pPr>
    </w:p>
    <w:p w14:paraId="06B21FE0" w14:textId="77777777" w:rsidR="00693293" w:rsidRDefault="00693293" w:rsidP="00693293">
      <w:pPr>
        <w:pStyle w:val="Heading2"/>
      </w:pPr>
      <w:r>
        <w:t>Fitting</w:t>
      </w:r>
    </w:p>
    <w:p w14:paraId="7A7D8334" w14:textId="77777777" w:rsidR="00693293" w:rsidRDefault="00693293" w:rsidP="00693293">
      <w:pPr>
        <w:jc w:val="center"/>
        <w:rPr>
          <w:b/>
          <w:bCs/>
          <w:sz w:val="22"/>
          <w:szCs w:val="22"/>
        </w:rPr>
      </w:pPr>
    </w:p>
    <w:p w14:paraId="3C1F4FE3" w14:textId="77777777" w:rsidR="00693293" w:rsidRDefault="00693293" w:rsidP="00693293">
      <w:pPr>
        <w:jc w:val="center"/>
        <w:rPr>
          <w:b/>
          <w:bCs/>
          <w:sz w:val="22"/>
          <w:szCs w:val="22"/>
        </w:rPr>
      </w:pPr>
      <w:r w:rsidRPr="006F28FA">
        <w:rPr>
          <w:noProof/>
          <w:sz w:val="56"/>
          <w:szCs w:val="56"/>
        </w:rPr>
        <w:lastRenderedPageBreak/>
        <w:drawing>
          <wp:inline distT="0" distB="0" distL="0" distR="0" wp14:anchorId="431462DF" wp14:editId="0021D231">
            <wp:extent cx="5492115" cy="7845879"/>
            <wp:effectExtent l="0" t="0" r="0" b="3175"/>
            <wp:docPr id="59" name="Picture 59"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shape&#10;&#10;Description automatically generated"/>
                    <pic:cNvPicPr/>
                  </pic:nvPicPr>
                  <pic:blipFill>
                    <a:blip r:embed="rId51"/>
                    <a:stretch>
                      <a:fillRect/>
                    </a:stretch>
                  </pic:blipFill>
                  <pic:spPr>
                    <a:xfrm>
                      <a:off x="0" y="0"/>
                      <a:ext cx="5495587" cy="7850838"/>
                    </a:xfrm>
                    <a:prstGeom prst="rect">
                      <a:avLst/>
                    </a:prstGeom>
                  </pic:spPr>
                </pic:pic>
              </a:graphicData>
            </a:graphic>
          </wp:inline>
        </w:drawing>
      </w:r>
    </w:p>
    <w:p w14:paraId="184883D2" w14:textId="77777777" w:rsidR="00693293" w:rsidRDefault="00693293" w:rsidP="00693293">
      <w:pPr>
        <w:rPr>
          <w:b/>
          <w:bCs/>
          <w:sz w:val="22"/>
          <w:szCs w:val="22"/>
        </w:rPr>
      </w:pPr>
    </w:p>
    <w:p w14:paraId="30F5C64A" w14:textId="77777777" w:rsidR="00693293" w:rsidRDefault="00693293" w:rsidP="00693293">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confirmed cases.</w:t>
      </w:r>
      <w:r w:rsidRPr="0010500C">
        <w:rPr>
          <w:sz w:val="22"/>
          <w:szCs w:val="22"/>
        </w:rPr>
        <w:t xml:space="preserve"> </w:t>
      </w:r>
      <w:r>
        <w:rPr>
          <w:sz w:val="22"/>
          <w:szCs w:val="22"/>
        </w:rPr>
        <w:t xml:space="preserve">The piecewise linear analysis of Fig. 1 is extended to include all countries (up to Aug 1) that have registered at least 10000 cases of Covid-19 (John Hopkins Database). Piecewise linear fits performed with pwlf </w:t>
      </w:r>
      <w:r>
        <w:rPr>
          <w:sz w:val="22"/>
          <w:szCs w:val="22"/>
        </w:rPr>
        <w:fldChar w:fldCharType="begin"/>
      </w:r>
      <w:r>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Pr>
          <w:noProof/>
          <w:sz w:val="22"/>
          <w:szCs w:val="22"/>
        </w:rPr>
        <w:t>[41]</w:t>
      </w:r>
      <w:r>
        <w:rPr>
          <w:sz w:val="22"/>
          <w:szCs w:val="22"/>
        </w:rPr>
        <w:fldChar w:fldCharType="end"/>
      </w:r>
      <w:r>
        <w:rPr>
          <w:sz w:val="22"/>
          <w:szCs w:val="22"/>
        </w:rPr>
        <w:t xml:space="preserve"> using 4 segments. The data shown is the cumulative count of confirmed cases (not averaged </w:t>
      </w:r>
      <w:r w:rsidRPr="005339B0">
        <w:rPr>
          <w:i/>
          <w:iCs/>
          <w:sz w:val="22"/>
          <w:szCs w:val="22"/>
        </w:rPr>
        <w:t>cf.</w:t>
      </w:r>
      <w:r>
        <w:rPr>
          <w:sz w:val="22"/>
          <w:szCs w:val="22"/>
        </w:rPr>
        <w:t xml:space="preserve"> Fig. 1).</w:t>
      </w:r>
    </w:p>
    <w:p w14:paraId="5FC4C4CC" w14:textId="77777777" w:rsidR="00693293" w:rsidRDefault="00693293" w:rsidP="00693293">
      <w:pPr>
        <w:rPr>
          <w:sz w:val="22"/>
          <w:szCs w:val="22"/>
        </w:rPr>
      </w:pPr>
    </w:p>
    <w:p w14:paraId="1ABE9DA1" w14:textId="77777777" w:rsidR="00693293" w:rsidRPr="00A55EF7" w:rsidRDefault="00693293" w:rsidP="00693293">
      <w:pPr>
        <w:rPr>
          <w:b/>
          <w:bCs/>
          <w:sz w:val="22"/>
          <w:szCs w:val="22"/>
        </w:rPr>
      </w:pPr>
      <w:r>
        <w:rPr>
          <w:b/>
          <w:bCs/>
          <w:sz w:val="22"/>
          <w:szCs w:val="22"/>
        </w:rPr>
        <w:t>Hierarchical fitting</w:t>
      </w:r>
    </w:p>
    <w:p w14:paraId="1DB1E2F6" w14:textId="77777777" w:rsidR="00693293" w:rsidRDefault="00693293" w:rsidP="00693293">
      <w:pPr>
        <w:rPr>
          <w:sz w:val="22"/>
          <w:szCs w:val="22"/>
        </w:rPr>
      </w:pPr>
    </w:p>
    <w:p w14:paraId="4C5CB70E" w14:textId="77777777" w:rsidR="00693293" w:rsidRDefault="00693293" w:rsidP="00693293"/>
    <w:p w14:paraId="1BE77D10" w14:textId="77777777" w:rsidR="00693293" w:rsidRDefault="00693293" w:rsidP="00693293">
      <w:r w:rsidRPr="00DB0C24">
        <w:rPr>
          <w:noProof/>
        </w:rPr>
        <w:drawing>
          <wp:inline distT="0" distB="0" distL="0" distR="0" wp14:anchorId="2C8958BA" wp14:editId="2C1D9085">
            <wp:extent cx="5727700" cy="53047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5304790"/>
                    </a:xfrm>
                    <a:prstGeom prst="rect">
                      <a:avLst/>
                    </a:prstGeom>
                  </pic:spPr>
                </pic:pic>
              </a:graphicData>
            </a:graphic>
          </wp:inline>
        </w:drawing>
      </w:r>
    </w:p>
    <w:p w14:paraId="1AB594A6" w14:textId="77777777" w:rsidR="00693293" w:rsidRDefault="00693293" w:rsidP="00693293">
      <w:r>
        <w:t>Table S4</w:t>
      </w:r>
    </w:p>
    <w:p w14:paraId="094EF5FC" w14:textId="55E8CEAF" w:rsidR="0054135A" w:rsidRDefault="0054135A" w:rsidP="00EC1907">
      <w:pPr>
        <w:jc w:val="both"/>
        <w:rPr>
          <w:b/>
          <w:bCs/>
        </w:rPr>
      </w:pP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17D89CA6" w14:textId="77777777" w:rsidR="00693293" w:rsidRPr="00693293" w:rsidRDefault="0011114A" w:rsidP="00693293">
      <w:pPr>
        <w:pStyle w:val="EndNoteBibliography"/>
        <w:rPr>
          <w:noProof/>
        </w:rPr>
      </w:pPr>
      <w:r>
        <w:fldChar w:fldCharType="begin"/>
      </w:r>
      <w:r>
        <w:instrText xml:space="preserve"> ADDIN EN.REFLIST </w:instrText>
      </w:r>
      <w:r>
        <w:fldChar w:fldCharType="separate"/>
      </w:r>
      <w:r w:rsidR="00693293" w:rsidRPr="00693293">
        <w:rPr>
          <w:noProof/>
        </w:rPr>
        <w:t>1.</w:t>
      </w:r>
      <w:r w:rsidR="00693293" w:rsidRPr="00693293">
        <w:rPr>
          <w:noProof/>
        </w:rPr>
        <w:tab/>
        <w:t>Kermack, W.O., McKendrick, A.G., Walker, G.T.: A contribution to the mathematical theory of epidemics. Proceedings of the Royal Society of London. Series A, Containing Papers of a Mathematical and Physical Character 115,</w:t>
      </w:r>
      <w:r w:rsidR="00693293" w:rsidRPr="00693293">
        <w:rPr>
          <w:b/>
          <w:noProof/>
        </w:rPr>
        <w:t xml:space="preserve"> </w:t>
      </w:r>
      <w:r w:rsidR="00693293" w:rsidRPr="00693293">
        <w:rPr>
          <w:noProof/>
        </w:rPr>
        <w:t>700-721 (1927)</w:t>
      </w:r>
    </w:p>
    <w:p w14:paraId="2E8855CE" w14:textId="77777777" w:rsidR="00693293" w:rsidRPr="00693293" w:rsidRDefault="00693293" w:rsidP="00693293">
      <w:pPr>
        <w:pStyle w:val="EndNoteBibliography"/>
        <w:rPr>
          <w:noProof/>
        </w:rPr>
      </w:pPr>
      <w:r w:rsidRPr="00693293">
        <w:rPr>
          <w:noProof/>
        </w:rPr>
        <w:t>2.</w:t>
      </w:r>
      <w:r w:rsidRPr="00693293">
        <w:rPr>
          <w:noProof/>
        </w:rPr>
        <w:tab/>
        <w:t>Anderson, R.M., Anderson, B., May, R.M.: Infectious Diseases of Humans: Dynamics and Control. Oxford University Press, Oxford, UK (1992)</w:t>
      </w:r>
    </w:p>
    <w:p w14:paraId="11A2F958" w14:textId="77777777" w:rsidR="00693293" w:rsidRPr="00693293" w:rsidRDefault="00693293" w:rsidP="00693293">
      <w:pPr>
        <w:pStyle w:val="EndNoteBibliography"/>
        <w:rPr>
          <w:noProof/>
        </w:rPr>
      </w:pPr>
      <w:r w:rsidRPr="00693293">
        <w:rPr>
          <w:noProof/>
        </w:rPr>
        <w:t>3.</w:t>
      </w:r>
      <w:r w:rsidRPr="00693293">
        <w:rPr>
          <w:noProof/>
        </w:rPr>
        <w:tab/>
        <w:t>Anderson, R., May, R.: Directly transmitted infections diseases: control by vaccination. Science 215,</w:t>
      </w:r>
      <w:r w:rsidRPr="00693293">
        <w:rPr>
          <w:b/>
          <w:noProof/>
        </w:rPr>
        <w:t xml:space="preserve"> </w:t>
      </w:r>
      <w:r w:rsidRPr="00693293">
        <w:rPr>
          <w:noProof/>
        </w:rPr>
        <w:t>1053-1060 (1982)</w:t>
      </w:r>
    </w:p>
    <w:p w14:paraId="58D08455" w14:textId="77777777" w:rsidR="00693293" w:rsidRPr="00693293" w:rsidRDefault="00693293" w:rsidP="00693293">
      <w:pPr>
        <w:pStyle w:val="EndNoteBibliography"/>
        <w:rPr>
          <w:noProof/>
        </w:rPr>
      </w:pPr>
      <w:r w:rsidRPr="00693293">
        <w:rPr>
          <w:noProof/>
        </w:rPr>
        <w:t>4.</w:t>
      </w:r>
      <w:r w:rsidRPr="00693293">
        <w:rPr>
          <w:noProof/>
        </w:rPr>
        <w:tab/>
        <w:t>Hethcote, H.W.: The Mathematics of Infectious Diseases. SIAM Rev. 42,</w:t>
      </w:r>
      <w:r w:rsidRPr="00693293">
        <w:rPr>
          <w:b/>
          <w:noProof/>
        </w:rPr>
        <w:t xml:space="preserve"> </w:t>
      </w:r>
      <w:r w:rsidRPr="00693293">
        <w:rPr>
          <w:noProof/>
        </w:rPr>
        <w:t>599–653 (2000)</w:t>
      </w:r>
    </w:p>
    <w:p w14:paraId="44B7C60F" w14:textId="77777777" w:rsidR="00693293" w:rsidRPr="00693293" w:rsidRDefault="00693293" w:rsidP="00693293">
      <w:pPr>
        <w:pStyle w:val="EndNoteBibliography"/>
        <w:rPr>
          <w:noProof/>
        </w:rPr>
      </w:pPr>
      <w:r w:rsidRPr="00693293">
        <w:rPr>
          <w:noProof/>
        </w:rPr>
        <w:t>5.</w:t>
      </w:r>
      <w:r w:rsidRPr="00693293">
        <w:rPr>
          <w:noProof/>
        </w:rPr>
        <w:tab/>
        <w:t>Wu, Z., McGoogan, J.M.: Characteristics of and Important Lessons from the Coronavirus Disease 2019 (COVID-19) Outbreak in China: Summary of a Report of 72 314 Cases from the Chinese Center for Disease Control and Prevention. . JAMA 323,</w:t>
      </w:r>
      <w:r w:rsidRPr="00693293">
        <w:rPr>
          <w:b/>
          <w:noProof/>
        </w:rPr>
        <w:t xml:space="preserve"> </w:t>
      </w:r>
      <w:r w:rsidRPr="00693293">
        <w:rPr>
          <w:noProof/>
        </w:rPr>
        <w:t>1239–1242 (2020)</w:t>
      </w:r>
    </w:p>
    <w:p w14:paraId="5C42E484" w14:textId="77777777" w:rsidR="00693293" w:rsidRPr="00693293" w:rsidRDefault="00693293" w:rsidP="00693293">
      <w:pPr>
        <w:pStyle w:val="EndNoteBibliography"/>
        <w:rPr>
          <w:noProof/>
        </w:rPr>
      </w:pPr>
      <w:r w:rsidRPr="00693293">
        <w:rPr>
          <w:noProof/>
        </w:rPr>
        <w:t>6.</w:t>
      </w:r>
      <w:r w:rsidRPr="00693293">
        <w:rPr>
          <w:noProof/>
        </w:rPr>
        <w:tab/>
        <w:t>Lin, Q., Zhao, S., Gao, D., Lou, Y., Yang, S., Musa, S.S., Wang, M.H., Cai, Y., Wang, W., Yang, L., He, D.: A conceptual model for the coronavirus disease 2019 (COVID-19) outbreak in Wuhan, China with individual reaction and governmental action. Int. J. Infect. Dis. 93,</w:t>
      </w:r>
      <w:r w:rsidRPr="00693293">
        <w:rPr>
          <w:b/>
          <w:noProof/>
        </w:rPr>
        <w:t xml:space="preserve"> </w:t>
      </w:r>
      <w:r w:rsidRPr="00693293">
        <w:rPr>
          <w:noProof/>
        </w:rPr>
        <w:t>211-216 (2020)</w:t>
      </w:r>
    </w:p>
    <w:p w14:paraId="42E649F5" w14:textId="77777777" w:rsidR="00693293" w:rsidRPr="00693293" w:rsidRDefault="00693293" w:rsidP="00693293">
      <w:pPr>
        <w:pStyle w:val="EndNoteBibliography"/>
        <w:rPr>
          <w:noProof/>
        </w:rPr>
      </w:pPr>
      <w:r w:rsidRPr="00693293">
        <w:rPr>
          <w:noProof/>
        </w:rPr>
        <w:t>7.</w:t>
      </w:r>
      <w:r w:rsidRPr="00693293">
        <w:rPr>
          <w:noProof/>
        </w:rPr>
        <w:tab/>
        <w:t>Giordano, G., Blanchini, F., Bruno, R., Colaneri, P., Di Filippo, A., Di Matteo, A., Colaneri, M.: Modelling the COVID-19 epidemic and implementation of population-wide interventions in Italy. Nature Medicine (2020)</w:t>
      </w:r>
    </w:p>
    <w:p w14:paraId="75A266D9" w14:textId="77777777" w:rsidR="00693293" w:rsidRPr="00693293" w:rsidRDefault="00693293" w:rsidP="00693293">
      <w:pPr>
        <w:pStyle w:val="EndNoteBibliography"/>
        <w:rPr>
          <w:noProof/>
        </w:rPr>
      </w:pPr>
      <w:r w:rsidRPr="00693293">
        <w:rPr>
          <w:noProof/>
        </w:rPr>
        <w:t>8.</w:t>
      </w:r>
      <w:r w:rsidRPr="00693293">
        <w:rPr>
          <w:noProof/>
        </w:rPr>
        <w:tab/>
        <w:t>Gumel, A.B., Ruan, S., Day, T., Watmough, J., Brauer, F., van den Driessche, P., Gabrielson, D., Bowman, C., Alexander, M.E., Ardal, S., Wu, J., Sahai, B.M.: Modelling strategies for controlling SARS outbreaks. Proc Biol Sci 271,</w:t>
      </w:r>
      <w:r w:rsidRPr="00693293">
        <w:rPr>
          <w:b/>
          <w:noProof/>
        </w:rPr>
        <w:t xml:space="preserve"> </w:t>
      </w:r>
      <w:r w:rsidRPr="00693293">
        <w:rPr>
          <w:noProof/>
        </w:rPr>
        <w:t>2223-2232 (2004)</w:t>
      </w:r>
    </w:p>
    <w:p w14:paraId="54BA1FCB" w14:textId="77777777" w:rsidR="00693293" w:rsidRPr="00693293" w:rsidRDefault="00693293" w:rsidP="00693293">
      <w:pPr>
        <w:pStyle w:val="EndNoteBibliography"/>
        <w:rPr>
          <w:noProof/>
        </w:rPr>
      </w:pPr>
      <w:r w:rsidRPr="00693293">
        <w:rPr>
          <w:noProof/>
        </w:rPr>
        <w:t>9.</w:t>
      </w:r>
      <w:r w:rsidRPr="00693293">
        <w:rPr>
          <w:noProof/>
        </w:rPr>
        <w:tab/>
        <w:t>Klepac, P., Kucharski, A.J., Conlan, A.J., Kissler, S., Tang, M., Fry, H., Gog, J.R.: Contacts in context: large-scale setting-specific social mixing matrices from the BBC Pandemic project. medRxiv (2020)</w:t>
      </w:r>
    </w:p>
    <w:p w14:paraId="3FDC59FB" w14:textId="77777777" w:rsidR="00693293" w:rsidRPr="00693293" w:rsidRDefault="00693293" w:rsidP="00693293">
      <w:pPr>
        <w:pStyle w:val="EndNoteBibliography"/>
        <w:rPr>
          <w:noProof/>
        </w:rPr>
      </w:pPr>
      <w:r w:rsidRPr="00693293">
        <w:rPr>
          <w:noProof/>
        </w:rPr>
        <w:t>10.</w:t>
      </w:r>
      <w:r w:rsidRPr="00693293">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w:t>
      </w:r>
      <w:r w:rsidRPr="00693293">
        <w:rPr>
          <w:b/>
          <w:noProof/>
        </w:rPr>
        <w:t xml:space="preserve"> </w:t>
      </w:r>
      <w:r w:rsidRPr="00693293">
        <w:rPr>
          <w:noProof/>
        </w:rPr>
        <w:t>e261-e270 (2020)</w:t>
      </w:r>
    </w:p>
    <w:p w14:paraId="3774C661" w14:textId="77777777" w:rsidR="00693293" w:rsidRPr="00693293" w:rsidRDefault="00693293" w:rsidP="00693293">
      <w:pPr>
        <w:pStyle w:val="EndNoteBibliography"/>
        <w:rPr>
          <w:noProof/>
        </w:rPr>
      </w:pPr>
      <w:r w:rsidRPr="00693293">
        <w:rPr>
          <w:noProof/>
        </w:rPr>
        <w:t>11.</w:t>
      </w:r>
      <w:r w:rsidRPr="00693293">
        <w:rPr>
          <w:noProof/>
        </w:rPr>
        <w:tab/>
        <w:t>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w:t>
      </w:r>
      <w:r w:rsidRPr="00693293">
        <w:rPr>
          <w:b/>
          <w:noProof/>
        </w:rPr>
        <w:t xml:space="preserve"> </w:t>
      </w:r>
      <w:r w:rsidRPr="00693293">
        <w:rPr>
          <w:noProof/>
        </w:rPr>
        <w:t>e488-e496 (2020)</w:t>
      </w:r>
    </w:p>
    <w:p w14:paraId="6EA202D5" w14:textId="77777777" w:rsidR="00693293" w:rsidRPr="00693293" w:rsidRDefault="00693293" w:rsidP="00693293">
      <w:pPr>
        <w:pStyle w:val="EndNoteBibliography"/>
        <w:rPr>
          <w:noProof/>
        </w:rPr>
      </w:pPr>
      <w:r w:rsidRPr="00693293">
        <w:rPr>
          <w:noProof/>
        </w:rPr>
        <w:t>12.</w:t>
      </w:r>
      <w:r w:rsidRPr="00693293">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w:t>
      </w:r>
      <w:r w:rsidRPr="00693293">
        <w:rPr>
          <w:b/>
          <w:noProof/>
        </w:rPr>
        <w:t xml:space="preserve"> </w:t>
      </w:r>
      <w:r w:rsidRPr="00693293">
        <w:rPr>
          <w:noProof/>
        </w:rPr>
        <w:t>553-558 (2020)</w:t>
      </w:r>
    </w:p>
    <w:p w14:paraId="642CA9F2" w14:textId="77777777" w:rsidR="00693293" w:rsidRPr="00693293" w:rsidRDefault="00693293" w:rsidP="00693293">
      <w:pPr>
        <w:pStyle w:val="EndNoteBibliography"/>
        <w:rPr>
          <w:noProof/>
        </w:rPr>
      </w:pPr>
      <w:r w:rsidRPr="00693293">
        <w:rPr>
          <w:noProof/>
        </w:rPr>
        <w:lastRenderedPageBreak/>
        <w:t>13.</w:t>
      </w:r>
      <w:r w:rsidRPr="00693293">
        <w:rPr>
          <w:noProof/>
        </w:rPr>
        <w:tab/>
        <w:t>Angulo, J., Yu, H.-L., Langousis, A., Kolovos, A., Wang, J., Madrid, A.E., Christakos, G.: Spatiotemporal Infectious Disease Modeling: A BME-SIR Approach. PLOS ONE 8,</w:t>
      </w:r>
      <w:r w:rsidRPr="00693293">
        <w:rPr>
          <w:b/>
          <w:noProof/>
        </w:rPr>
        <w:t xml:space="preserve"> </w:t>
      </w:r>
      <w:r w:rsidRPr="00693293">
        <w:rPr>
          <w:noProof/>
        </w:rPr>
        <w:t>e72168 (2013)</w:t>
      </w:r>
    </w:p>
    <w:p w14:paraId="7EFC6292" w14:textId="77777777" w:rsidR="00693293" w:rsidRPr="00693293" w:rsidRDefault="00693293" w:rsidP="00693293">
      <w:pPr>
        <w:pStyle w:val="EndNoteBibliography"/>
        <w:rPr>
          <w:noProof/>
        </w:rPr>
      </w:pPr>
      <w:r w:rsidRPr="00693293">
        <w:rPr>
          <w:noProof/>
        </w:rPr>
        <w:t>14.</w:t>
      </w:r>
      <w:r w:rsidRPr="00693293">
        <w:rPr>
          <w:noProof/>
        </w:rPr>
        <w:tab/>
        <w:t>Keeling, M.J.: The effects of local spatial structure on epidemiological invasions. Proc Biol Sci 266,</w:t>
      </w:r>
      <w:r w:rsidRPr="00693293">
        <w:rPr>
          <w:b/>
          <w:noProof/>
        </w:rPr>
        <w:t xml:space="preserve"> </w:t>
      </w:r>
      <w:r w:rsidRPr="00693293">
        <w:rPr>
          <w:noProof/>
        </w:rPr>
        <w:t>859-867 (1999)</w:t>
      </w:r>
    </w:p>
    <w:p w14:paraId="6D878DA6" w14:textId="77777777" w:rsidR="00693293" w:rsidRPr="00693293" w:rsidRDefault="00693293" w:rsidP="00693293">
      <w:pPr>
        <w:pStyle w:val="EndNoteBibliography"/>
        <w:rPr>
          <w:noProof/>
        </w:rPr>
      </w:pPr>
      <w:r w:rsidRPr="00693293">
        <w:rPr>
          <w:noProof/>
        </w:rPr>
        <w:t>15.</w:t>
      </w:r>
      <w:r w:rsidRPr="00693293">
        <w:rPr>
          <w:noProof/>
        </w:rPr>
        <w:tab/>
        <w:t>Danon, L., Brooks-Pollock, E., Bailey, M., Keeling, M.J.: A spatial model of CoVID-19 transmission in England and Wales: early spread and peak timing. medRxiv 2020.2002.2012.20022566 (2020)</w:t>
      </w:r>
    </w:p>
    <w:p w14:paraId="1302F4DF" w14:textId="77777777" w:rsidR="00693293" w:rsidRPr="00693293" w:rsidRDefault="00693293" w:rsidP="00693293">
      <w:pPr>
        <w:pStyle w:val="EndNoteBibliography"/>
        <w:rPr>
          <w:noProof/>
        </w:rPr>
      </w:pPr>
      <w:r w:rsidRPr="00693293">
        <w:rPr>
          <w:noProof/>
        </w:rPr>
        <w:t>16.</w:t>
      </w:r>
      <w:r w:rsidRPr="00693293">
        <w:rPr>
          <w:noProof/>
        </w:rPr>
        <w:tab/>
        <w:t>Epstein, J.M., Parker, J., Cummings, D., Hammond, R.A.: Coupled Contagion Dynamics of Fear and Disease: Mathematical and Computational Explorations. PLOS ONE 3,</w:t>
      </w:r>
      <w:r w:rsidRPr="00693293">
        <w:rPr>
          <w:b/>
          <w:noProof/>
        </w:rPr>
        <w:t xml:space="preserve"> </w:t>
      </w:r>
      <w:r w:rsidRPr="00693293">
        <w:rPr>
          <w:noProof/>
        </w:rPr>
        <w:t>e3955 (2008)</w:t>
      </w:r>
    </w:p>
    <w:p w14:paraId="79BBD33C" w14:textId="77777777" w:rsidR="00693293" w:rsidRPr="00693293" w:rsidRDefault="00693293" w:rsidP="00693293">
      <w:pPr>
        <w:pStyle w:val="EndNoteBibliography"/>
        <w:rPr>
          <w:noProof/>
        </w:rPr>
      </w:pPr>
      <w:r w:rsidRPr="00693293">
        <w:rPr>
          <w:noProof/>
        </w:rPr>
        <w:t>17.</w:t>
      </w:r>
      <w:r w:rsidRPr="00693293">
        <w:rPr>
          <w:noProof/>
        </w:rPr>
        <w:tab/>
        <w:t>Ziff, A.L., Ziff, R.M.: Fractal kinetics of COVID-19 pandemic. medRxiv (2020)</w:t>
      </w:r>
    </w:p>
    <w:p w14:paraId="627C3D0E" w14:textId="77777777" w:rsidR="00693293" w:rsidRPr="00693293" w:rsidRDefault="00693293" w:rsidP="00693293">
      <w:pPr>
        <w:pStyle w:val="EndNoteBibliography"/>
        <w:rPr>
          <w:noProof/>
        </w:rPr>
      </w:pPr>
      <w:r w:rsidRPr="00693293">
        <w:rPr>
          <w:noProof/>
        </w:rPr>
        <w:t>18.</w:t>
      </w:r>
      <w:r w:rsidRPr="00693293">
        <w:rPr>
          <w:noProof/>
        </w:rPr>
        <w:tab/>
        <w:t>Simoes, J.M.: Spatial Epidemic Modelling in Social Networks. AIP Conference Proceedings 776,</w:t>
      </w:r>
      <w:r w:rsidRPr="00693293">
        <w:rPr>
          <w:b/>
          <w:noProof/>
        </w:rPr>
        <w:t xml:space="preserve"> </w:t>
      </w:r>
      <w:r w:rsidRPr="00693293">
        <w:rPr>
          <w:noProof/>
        </w:rPr>
        <w:t>287-297 (2005)</w:t>
      </w:r>
    </w:p>
    <w:p w14:paraId="09425824" w14:textId="77777777" w:rsidR="00693293" w:rsidRPr="00693293" w:rsidRDefault="00693293" w:rsidP="00693293">
      <w:pPr>
        <w:pStyle w:val="EndNoteBibliography"/>
        <w:rPr>
          <w:noProof/>
        </w:rPr>
      </w:pPr>
      <w:r w:rsidRPr="00693293">
        <w:rPr>
          <w:noProof/>
        </w:rPr>
        <w:t>19.</w:t>
      </w:r>
      <w:r w:rsidRPr="00693293">
        <w:rPr>
          <w:noProof/>
        </w:rPr>
        <w:tab/>
        <w:t>Manchein, C., Brugnago, E.L., da Silva, R.M., Mendes, C.F.O., Beims, M.W.: Strong correlations between power-law growth of COVID-19 in four continents and the inefficiency of soft quarantine strategies. Chaos: An Interdisciplinary Journal of Nonlinear Science 30,</w:t>
      </w:r>
      <w:r w:rsidRPr="00693293">
        <w:rPr>
          <w:b/>
          <w:noProof/>
        </w:rPr>
        <w:t xml:space="preserve"> </w:t>
      </w:r>
      <w:r w:rsidRPr="00693293">
        <w:rPr>
          <w:noProof/>
        </w:rPr>
        <w:t>041102 (2020)</w:t>
      </w:r>
    </w:p>
    <w:p w14:paraId="220E2F2E" w14:textId="77777777" w:rsidR="00693293" w:rsidRPr="00693293" w:rsidRDefault="00693293" w:rsidP="00693293">
      <w:pPr>
        <w:pStyle w:val="EndNoteBibliography"/>
        <w:rPr>
          <w:noProof/>
        </w:rPr>
      </w:pPr>
      <w:r w:rsidRPr="00693293">
        <w:rPr>
          <w:noProof/>
        </w:rPr>
        <w:t>20.</w:t>
      </w:r>
      <w:r w:rsidRPr="00693293">
        <w:rPr>
          <w:noProof/>
        </w:rPr>
        <w:tab/>
        <w:t>Hunter, E., Mac Namee, B., Kelleher, J.D.: A Taxonomy for Agent-Based Models in Human Infectious Disease Epidemiology. Journal of Artificial Societies and Social Simulation 20,</w:t>
      </w:r>
      <w:r w:rsidRPr="00693293">
        <w:rPr>
          <w:b/>
          <w:noProof/>
        </w:rPr>
        <w:t xml:space="preserve"> </w:t>
      </w:r>
      <w:r w:rsidRPr="00693293">
        <w:rPr>
          <w:noProof/>
        </w:rPr>
        <w:t>2 (2017)</w:t>
      </w:r>
    </w:p>
    <w:p w14:paraId="0258FF52" w14:textId="77777777" w:rsidR="00693293" w:rsidRPr="00693293" w:rsidRDefault="00693293" w:rsidP="00693293">
      <w:pPr>
        <w:pStyle w:val="EndNoteBibliography"/>
        <w:rPr>
          <w:noProof/>
        </w:rPr>
      </w:pPr>
      <w:r w:rsidRPr="00693293">
        <w:rPr>
          <w:noProof/>
        </w:rPr>
        <w:t>21.</w:t>
      </w:r>
      <w:r w:rsidRPr="00693293">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w:t>
      </w:r>
      <w:r w:rsidRPr="00693293">
        <w:rPr>
          <w:b/>
          <w:noProof/>
        </w:rPr>
        <w:t xml:space="preserve"> </w:t>
      </w:r>
      <w:r w:rsidRPr="00693293">
        <w:rPr>
          <w:noProof/>
        </w:rPr>
        <w:t>395 (2020)</w:t>
      </w:r>
    </w:p>
    <w:p w14:paraId="762F7EA0" w14:textId="77777777" w:rsidR="00693293" w:rsidRPr="00693293" w:rsidRDefault="00693293" w:rsidP="00693293">
      <w:pPr>
        <w:pStyle w:val="EndNoteBibliography"/>
        <w:rPr>
          <w:noProof/>
        </w:rPr>
      </w:pPr>
      <w:r w:rsidRPr="00693293">
        <w:rPr>
          <w:noProof/>
        </w:rPr>
        <w:t>22.</w:t>
      </w:r>
      <w:r w:rsidRPr="00693293">
        <w:rPr>
          <w:noProof/>
        </w:rPr>
        <w:tab/>
        <w:t>Wang, C.J., Ng, C.Y., Brook, R.H.: Response to COVID-19 in Taiwan: Big Data Analytics, New Technology, and Proactive Testing. JAMA 323,</w:t>
      </w:r>
      <w:r w:rsidRPr="00693293">
        <w:rPr>
          <w:b/>
          <w:noProof/>
        </w:rPr>
        <w:t xml:space="preserve"> </w:t>
      </w:r>
      <w:r w:rsidRPr="00693293">
        <w:rPr>
          <w:noProof/>
        </w:rPr>
        <w:t>1341-1342 (2020)</w:t>
      </w:r>
    </w:p>
    <w:p w14:paraId="5075C438" w14:textId="77777777" w:rsidR="00693293" w:rsidRPr="00693293" w:rsidRDefault="00693293" w:rsidP="00693293">
      <w:pPr>
        <w:pStyle w:val="EndNoteBibliography"/>
        <w:rPr>
          <w:noProof/>
        </w:rPr>
      </w:pPr>
      <w:r w:rsidRPr="00693293">
        <w:rPr>
          <w:noProof/>
        </w:rPr>
        <w:t>23.</w:t>
      </w:r>
      <w:r w:rsidRPr="00693293">
        <w:rPr>
          <w:noProof/>
        </w:rPr>
        <w:tab/>
        <w:t>Zhou, C., Su, F., Pei, T., Zhang, A., Du, Y., Luo, B., Cao, Z., Wang, J., Yuan, W., Zhu, Y., Song, C., Chen, J., Xu, J., Li, F., Ma, T., Jiang, L., Yan, F., Yi, J., Hu, Y., Liao, Y., Xiao, H.: COVID-19: Challenges to GIS with Big Data. Geography and Sustainability 1,</w:t>
      </w:r>
      <w:r w:rsidRPr="00693293">
        <w:rPr>
          <w:b/>
          <w:noProof/>
        </w:rPr>
        <w:t xml:space="preserve"> </w:t>
      </w:r>
      <w:r w:rsidRPr="00693293">
        <w:rPr>
          <w:noProof/>
        </w:rPr>
        <w:t>77-87 (2020)</w:t>
      </w:r>
    </w:p>
    <w:p w14:paraId="614EF966" w14:textId="77777777" w:rsidR="00693293" w:rsidRPr="00693293" w:rsidRDefault="00693293" w:rsidP="00693293">
      <w:pPr>
        <w:pStyle w:val="EndNoteBibliography"/>
        <w:rPr>
          <w:noProof/>
        </w:rPr>
      </w:pPr>
      <w:r w:rsidRPr="00693293">
        <w:rPr>
          <w:noProof/>
        </w:rPr>
        <w:t>24.</w:t>
      </w:r>
      <w:r w:rsidRPr="00693293">
        <w:rPr>
          <w:noProof/>
        </w:rPr>
        <w:tab/>
        <w:t>Chowell, G., Sattenspiel, L., Bansal, S., Viboud, C.: Mathematical models to characterize early epidemic growth: A review. Phys Life Rev 18,</w:t>
      </w:r>
      <w:r w:rsidRPr="00693293">
        <w:rPr>
          <w:b/>
          <w:noProof/>
        </w:rPr>
        <w:t xml:space="preserve"> </w:t>
      </w:r>
      <w:r w:rsidRPr="00693293">
        <w:rPr>
          <w:noProof/>
        </w:rPr>
        <w:t>66-97 (2016)</w:t>
      </w:r>
    </w:p>
    <w:p w14:paraId="401352A7" w14:textId="77777777" w:rsidR="00693293" w:rsidRPr="00693293" w:rsidRDefault="00693293" w:rsidP="00693293">
      <w:pPr>
        <w:pStyle w:val="EndNoteBibliography"/>
        <w:rPr>
          <w:noProof/>
        </w:rPr>
      </w:pPr>
      <w:r w:rsidRPr="00693293">
        <w:rPr>
          <w:noProof/>
        </w:rPr>
        <w:t>25.</w:t>
      </w:r>
      <w:r w:rsidRPr="00693293">
        <w:rPr>
          <w:noProof/>
        </w:rPr>
        <w:tab/>
        <w:t>Okell, L.C., Verity, R., Watson, O.J., Mishra, S., Walker, P., Whittaker, C., Katzourakis, A., Donnelly, C.A., Riley, S., Ghani, A.C.: Have deaths from COVID-19 in Europe plateaued due to herd immunity? Lancet (London, England) (2020)</w:t>
      </w:r>
    </w:p>
    <w:p w14:paraId="53C6F3BE" w14:textId="77777777" w:rsidR="00693293" w:rsidRPr="00693293" w:rsidRDefault="00693293" w:rsidP="00693293">
      <w:pPr>
        <w:pStyle w:val="EndNoteBibliography"/>
        <w:rPr>
          <w:noProof/>
        </w:rPr>
      </w:pPr>
      <w:r w:rsidRPr="00693293">
        <w:rPr>
          <w:noProof/>
        </w:rPr>
        <w:t>26.</w:t>
      </w:r>
      <w:r w:rsidRPr="00693293">
        <w:rPr>
          <w:noProof/>
        </w:rPr>
        <w:tab/>
        <w:t>Bruinen de Bruin, Y., Lequarre, A.-S., McCourt, J., Clevestig, P., Pigazzani, F., Zare Jeddi, M., Colosio, C., Goulart, M.: Initial impacts of global risk mitigation measures taken during the combatting of the COVID-19 pandemic. Safety Science 128,</w:t>
      </w:r>
      <w:r w:rsidRPr="00693293">
        <w:rPr>
          <w:b/>
          <w:noProof/>
        </w:rPr>
        <w:t xml:space="preserve"> </w:t>
      </w:r>
      <w:r w:rsidRPr="00693293">
        <w:rPr>
          <w:noProof/>
        </w:rPr>
        <w:t>104773 (2020)</w:t>
      </w:r>
    </w:p>
    <w:p w14:paraId="15902754" w14:textId="77777777" w:rsidR="00693293" w:rsidRPr="00693293" w:rsidRDefault="00693293" w:rsidP="00693293">
      <w:pPr>
        <w:pStyle w:val="EndNoteBibliography"/>
        <w:rPr>
          <w:noProof/>
        </w:rPr>
      </w:pPr>
      <w:r w:rsidRPr="00693293">
        <w:rPr>
          <w:noProof/>
        </w:rPr>
        <w:t>27.</w:t>
      </w:r>
      <w:r w:rsidRPr="00693293">
        <w:rPr>
          <w:noProof/>
        </w:rPr>
        <w:tab/>
        <w:t>Johnston, M.D., Pell, B.: A Dynamical Framework for Modeling Fear of Infection and Frustration with Social Distancing in COVID-19 Spread. arXiv preprint arXiv:2008.06023 (2020)</w:t>
      </w:r>
    </w:p>
    <w:p w14:paraId="2C56B63A" w14:textId="77777777" w:rsidR="00693293" w:rsidRPr="00693293" w:rsidRDefault="00693293" w:rsidP="00693293">
      <w:pPr>
        <w:pStyle w:val="EndNoteBibliography"/>
        <w:rPr>
          <w:noProof/>
        </w:rPr>
      </w:pPr>
      <w:r w:rsidRPr="00693293">
        <w:rPr>
          <w:noProof/>
        </w:rPr>
        <w:t>28.</w:t>
      </w:r>
      <w:r w:rsidRPr="00693293">
        <w:rPr>
          <w:noProof/>
        </w:rPr>
        <w:tab/>
        <w:t>Ghosh, I.: Modeling the effects of prosocial awareness on COVID-19 dynamics: A case study on Colombia. arXiv preprint arXiv:2008.09109 (2020)</w:t>
      </w:r>
    </w:p>
    <w:p w14:paraId="5E6D7339" w14:textId="77777777" w:rsidR="00693293" w:rsidRPr="00693293" w:rsidRDefault="00693293" w:rsidP="00693293">
      <w:pPr>
        <w:pStyle w:val="EndNoteBibliography"/>
        <w:rPr>
          <w:noProof/>
        </w:rPr>
      </w:pPr>
      <w:r w:rsidRPr="00693293">
        <w:rPr>
          <w:noProof/>
        </w:rPr>
        <w:t>29.</w:t>
      </w:r>
      <w:r w:rsidRPr="00693293">
        <w:rPr>
          <w:noProof/>
        </w:rPr>
        <w:tab/>
        <w:t>Perra, N., Balcan, D., Gonçalves, B., Vespignani, A.: Towards a characterization of behavior-disease models. PloS one 6,</w:t>
      </w:r>
      <w:r w:rsidRPr="00693293">
        <w:rPr>
          <w:b/>
          <w:noProof/>
        </w:rPr>
        <w:t xml:space="preserve"> </w:t>
      </w:r>
      <w:r w:rsidRPr="00693293">
        <w:rPr>
          <w:noProof/>
        </w:rPr>
        <w:t>e23084 (2011)</w:t>
      </w:r>
    </w:p>
    <w:p w14:paraId="7F0168DD" w14:textId="77777777" w:rsidR="00693293" w:rsidRPr="00693293" w:rsidRDefault="00693293" w:rsidP="00693293">
      <w:pPr>
        <w:pStyle w:val="EndNoteBibliography"/>
        <w:rPr>
          <w:noProof/>
        </w:rPr>
      </w:pPr>
      <w:r w:rsidRPr="00693293">
        <w:rPr>
          <w:noProof/>
        </w:rPr>
        <w:t>30.</w:t>
      </w:r>
      <w:r w:rsidRPr="00693293">
        <w:rPr>
          <w:noProof/>
        </w:rPr>
        <w:tab/>
        <w:t xml:space="preserve">Fenichel, E.P., Castillo-Chavez, C., Ceddia, M.G., Chowell, G., Parra, P.A.G., Hickling, G.J., Holloway, G., Horan, R., Morin, B., Perrings, C.: Adaptive human behavior in </w:t>
      </w:r>
      <w:r w:rsidRPr="00693293">
        <w:rPr>
          <w:noProof/>
        </w:rPr>
        <w:lastRenderedPageBreak/>
        <w:t>epidemiological models. Proceedings of the National Academy of Sciences 108,</w:t>
      </w:r>
      <w:r w:rsidRPr="00693293">
        <w:rPr>
          <w:b/>
          <w:noProof/>
        </w:rPr>
        <w:t xml:space="preserve"> </w:t>
      </w:r>
      <w:r w:rsidRPr="00693293">
        <w:rPr>
          <w:noProof/>
        </w:rPr>
        <w:t>6306-6311 (2011)</w:t>
      </w:r>
    </w:p>
    <w:p w14:paraId="2CC70021" w14:textId="77777777" w:rsidR="00693293" w:rsidRPr="00693293" w:rsidRDefault="00693293" w:rsidP="00693293">
      <w:pPr>
        <w:pStyle w:val="EndNoteBibliography"/>
        <w:rPr>
          <w:noProof/>
        </w:rPr>
      </w:pPr>
      <w:r w:rsidRPr="00693293">
        <w:rPr>
          <w:noProof/>
        </w:rPr>
        <w:t>31.</w:t>
      </w:r>
      <w:r w:rsidRPr="00693293">
        <w:rPr>
          <w:noProof/>
        </w:rPr>
        <w:tab/>
        <w:t>Manfredi, P., D'Onofrio, A.: Modeling the interplay between human behavior and the spread of infectious diseases. Springer Science &amp; Business Media (2013)</w:t>
      </w:r>
    </w:p>
    <w:p w14:paraId="6AC34194" w14:textId="77777777" w:rsidR="00693293" w:rsidRPr="00693293" w:rsidRDefault="00693293" w:rsidP="00693293">
      <w:pPr>
        <w:pStyle w:val="EndNoteBibliography"/>
        <w:rPr>
          <w:noProof/>
        </w:rPr>
      </w:pPr>
      <w:r w:rsidRPr="00693293">
        <w:rPr>
          <w:noProof/>
        </w:rPr>
        <w:t>32.</w:t>
      </w:r>
      <w:r w:rsidRPr="00693293">
        <w:rPr>
          <w:noProof/>
        </w:rPr>
        <w:tab/>
        <w:t>Fenichel, E.P., Castillo-Chavez, C., Ceddia, M.G., Chowell, G., Parra, P.A.G., Hickling, G.J., Holloway, G., Horan, R., Morin, B., Perrings, C., Springborn, M., Velazquez, L., Villalobos, C.: Adaptive human behavior in epidemiological models. Proc Natl Acad Sci U S A 108,</w:t>
      </w:r>
      <w:r w:rsidRPr="00693293">
        <w:rPr>
          <w:b/>
          <w:noProof/>
        </w:rPr>
        <w:t xml:space="preserve"> </w:t>
      </w:r>
      <w:r w:rsidRPr="00693293">
        <w:rPr>
          <w:noProof/>
        </w:rPr>
        <w:t>6306-6311 (2011)</w:t>
      </w:r>
    </w:p>
    <w:p w14:paraId="4297EF14" w14:textId="77777777" w:rsidR="00693293" w:rsidRPr="00693293" w:rsidRDefault="00693293" w:rsidP="00693293">
      <w:pPr>
        <w:pStyle w:val="EndNoteBibliography"/>
        <w:rPr>
          <w:noProof/>
        </w:rPr>
      </w:pPr>
      <w:r w:rsidRPr="00693293">
        <w:rPr>
          <w:noProof/>
        </w:rPr>
        <w:t>33.</w:t>
      </w:r>
      <w:r w:rsidRPr="00693293">
        <w:rPr>
          <w:noProof/>
        </w:rPr>
        <w:tab/>
        <w:t>Lourenco, J., Paton, R., Ghafari, M., Kraemer, M., Thompson, C., Simmonds, P., Klenerman, P., Gupta, S.: Fundamental principles of epidemic spread highlight the immediate need for large-scale serological surveys to assess the stage of the SARS-CoV-2 epidemic. medRxiv (2020)</w:t>
      </w:r>
    </w:p>
    <w:p w14:paraId="0DACD1AB" w14:textId="77777777" w:rsidR="00693293" w:rsidRPr="00693293" w:rsidRDefault="00693293" w:rsidP="00693293">
      <w:pPr>
        <w:pStyle w:val="EndNoteBibliography"/>
        <w:rPr>
          <w:noProof/>
        </w:rPr>
      </w:pPr>
      <w:r w:rsidRPr="00693293">
        <w:rPr>
          <w:noProof/>
        </w:rPr>
        <w:t>34.</w:t>
      </w:r>
      <w:r w:rsidRPr="00693293">
        <w:rPr>
          <w:noProof/>
        </w:rPr>
        <w:tab/>
        <w:t>Yin, J., Redovich, J.: Kinetic Modeling of Virus Growth in Cells. Microbiology and Molecular Biology Reviews 82,</w:t>
      </w:r>
      <w:r w:rsidRPr="00693293">
        <w:rPr>
          <w:b/>
          <w:noProof/>
        </w:rPr>
        <w:t xml:space="preserve"> </w:t>
      </w:r>
      <w:r w:rsidRPr="00693293">
        <w:rPr>
          <w:noProof/>
        </w:rPr>
        <w:t>e00066-00017 (2018)</w:t>
      </w:r>
    </w:p>
    <w:p w14:paraId="262D5BBE" w14:textId="77777777" w:rsidR="00693293" w:rsidRPr="00693293" w:rsidRDefault="00693293" w:rsidP="00693293">
      <w:pPr>
        <w:pStyle w:val="EndNoteBibliography"/>
        <w:rPr>
          <w:noProof/>
        </w:rPr>
      </w:pPr>
      <w:r w:rsidRPr="00693293">
        <w:rPr>
          <w:noProof/>
        </w:rPr>
        <w:t>35.</w:t>
      </w:r>
      <w:r w:rsidRPr="00693293">
        <w:rPr>
          <w:noProof/>
        </w:rPr>
        <w:tab/>
        <w:t>Biebricher, C.K., Eigen, M., Gardiner, W.C.: Kinetics of ribonucleic acid replication. Biochemistry 22,</w:t>
      </w:r>
      <w:r w:rsidRPr="00693293">
        <w:rPr>
          <w:b/>
          <w:noProof/>
        </w:rPr>
        <w:t xml:space="preserve"> </w:t>
      </w:r>
      <w:r w:rsidRPr="00693293">
        <w:rPr>
          <w:noProof/>
        </w:rPr>
        <w:t>2544-2559 (1983)</w:t>
      </w:r>
    </w:p>
    <w:p w14:paraId="70DB69FF" w14:textId="77777777" w:rsidR="00693293" w:rsidRPr="00693293" w:rsidRDefault="00693293" w:rsidP="00693293">
      <w:pPr>
        <w:pStyle w:val="EndNoteBibliography"/>
        <w:rPr>
          <w:noProof/>
        </w:rPr>
      </w:pPr>
      <w:r w:rsidRPr="00693293">
        <w:rPr>
          <w:noProof/>
        </w:rPr>
        <w:t>36.</w:t>
      </w:r>
      <w:r w:rsidRPr="00693293">
        <w:rPr>
          <w:noProof/>
        </w:rPr>
        <w:tab/>
        <w:t>Jones, M.C., Rice, J.A.: Displaying the Important Features of Large Collections of Similar Curves. The American Statistician 46,</w:t>
      </w:r>
      <w:r w:rsidRPr="00693293">
        <w:rPr>
          <w:b/>
          <w:noProof/>
        </w:rPr>
        <w:t xml:space="preserve"> </w:t>
      </w:r>
      <w:r w:rsidRPr="00693293">
        <w:rPr>
          <w:noProof/>
        </w:rPr>
        <w:t>140-145 (1992)</w:t>
      </w:r>
    </w:p>
    <w:p w14:paraId="37CEE8D4" w14:textId="77777777" w:rsidR="00693293" w:rsidRPr="00693293" w:rsidRDefault="00693293" w:rsidP="00693293">
      <w:pPr>
        <w:pStyle w:val="EndNoteBibliography"/>
        <w:rPr>
          <w:noProof/>
        </w:rPr>
      </w:pPr>
      <w:r w:rsidRPr="00693293">
        <w:rPr>
          <w:noProof/>
        </w:rPr>
        <w:t>37.</w:t>
      </w:r>
      <w:r w:rsidRPr="00693293">
        <w:rPr>
          <w:noProof/>
        </w:rPr>
        <w:tab/>
        <w:t>McInnes, L., Healy, J., Astels, S.: hdbscan: Hierarchical density based clustering. Journal of Open Source Software 2,</w:t>
      </w:r>
      <w:r w:rsidRPr="00693293">
        <w:rPr>
          <w:b/>
          <w:noProof/>
        </w:rPr>
        <w:t xml:space="preserve"> </w:t>
      </w:r>
      <w:r w:rsidRPr="00693293">
        <w:rPr>
          <w:noProof/>
        </w:rPr>
        <w:t>205 (2017)</w:t>
      </w:r>
    </w:p>
    <w:p w14:paraId="346E6B33" w14:textId="77777777" w:rsidR="00693293" w:rsidRPr="00693293" w:rsidRDefault="00693293" w:rsidP="00693293">
      <w:pPr>
        <w:pStyle w:val="EndNoteBibliography"/>
        <w:rPr>
          <w:noProof/>
        </w:rPr>
      </w:pPr>
      <w:r w:rsidRPr="00693293">
        <w:rPr>
          <w:noProof/>
        </w:rPr>
        <w:t>38.</w:t>
      </w:r>
      <w:r w:rsidRPr="00693293">
        <w:rPr>
          <w:noProof/>
        </w:rPr>
        <w:tab/>
        <w:t>Richard Eiser, J., Bostrom, A., Burton, I., Johnston, D.M., McClure, J., Paton, D., van der Pligt, J., White, M.P.: Risk interpretation and action: A conceptual framework for responses to natural hazards. International Journal of Disaster Risk Reduction 1,</w:t>
      </w:r>
      <w:r w:rsidRPr="00693293">
        <w:rPr>
          <w:b/>
          <w:noProof/>
        </w:rPr>
        <w:t xml:space="preserve"> </w:t>
      </w:r>
      <w:r w:rsidRPr="00693293">
        <w:rPr>
          <w:noProof/>
        </w:rPr>
        <w:t>5-16 (2012)</w:t>
      </w:r>
    </w:p>
    <w:p w14:paraId="3F78C781" w14:textId="77777777" w:rsidR="00693293" w:rsidRPr="00693293" w:rsidRDefault="00693293" w:rsidP="00693293">
      <w:pPr>
        <w:pStyle w:val="EndNoteBibliography"/>
        <w:rPr>
          <w:noProof/>
        </w:rPr>
      </w:pPr>
      <w:r w:rsidRPr="00693293">
        <w:rPr>
          <w:noProof/>
        </w:rPr>
        <w:t>39.</w:t>
      </w:r>
      <w:r w:rsidRPr="00693293">
        <w:rPr>
          <w:noProof/>
        </w:rPr>
        <w:tab/>
        <w:t>Tye, E., Finnie, T.J.R., Hall, I., Leach, S.: PyGOM - A Python Package for Simplifying Modelling with Systems of Ordinary Differential Equations. ArXiv abs/1803.06934,</w:t>
      </w:r>
      <w:r w:rsidRPr="00693293">
        <w:rPr>
          <w:b/>
          <w:noProof/>
        </w:rPr>
        <w:t xml:space="preserve"> </w:t>
      </w:r>
      <w:r w:rsidRPr="00693293">
        <w:rPr>
          <w:noProof/>
        </w:rPr>
        <w:t>(2018)</w:t>
      </w:r>
    </w:p>
    <w:p w14:paraId="467B1384" w14:textId="0527C06E" w:rsidR="00693293" w:rsidRPr="00693293" w:rsidRDefault="00693293" w:rsidP="00693293">
      <w:pPr>
        <w:pStyle w:val="EndNoteBibliography"/>
        <w:rPr>
          <w:noProof/>
        </w:rPr>
      </w:pPr>
      <w:r w:rsidRPr="00693293">
        <w:rPr>
          <w:noProof/>
        </w:rPr>
        <w:t>40.</w:t>
      </w:r>
      <w:r w:rsidRPr="00693293">
        <w:rPr>
          <w:noProof/>
        </w:rPr>
        <w:tab/>
        <w:t xml:space="preserve">Hill, A., Levy, M., Xie, S., Sheen, S., Shinnick, J., Gheorghe, A., Rehmann, C.: Modeling COVID-19 spread vs healthcare capacity, 2020., Planning as Inference in Epidemiological Models.  Available from: </w:t>
      </w:r>
      <w:hyperlink r:id="rId53" w:history="1">
        <w:r w:rsidRPr="00693293">
          <w:rPr>
            <w:rStyle w:val="Hyperlink"/>
            <w:noProof/>
          </w:rPr>
          <w:t>https://www.researchgate.net/publication/340295625_Planning_as_Inference_in_Epidemiological_Models</w:t>
        </w:r>
      </w:hyperlink>
      <w:r w:rsidRPr="00693293">
        <w:rPr>
          <w:noProof/>
        </w:rPr>
        <w:t>. (2020) doi:</w:t>
      </w:r>
    </w:p>
    <w:p w14:paraId="2ECE22D5" w14:textId="49B48C54" w:rsidR="00693293" w:rsidRPr="00693293" w:rsidRDefault="00693293" w:rsidP="00693293">
      <w:pPr>
        <w:pStyle w:val="EndNoteBibliography"/>
        <w:rPr>
          <w:noProof/>
        </w:rPr>
      </w:pPr>
      <w:r w:rsidRPr="00693293">
        <w:rPr>
          <w:noProof/>
        </w:rPr>
        <w:t>41.</w:t>
      </w:r>
      <w:r w:rsidRPr="00693293">
        <w:rPr>
          <w:noProof/>
        </w:rPr>
        <w:tab/>
      </w:r>
      <w:hyperlink r:id="rId54" w:history="1">
        <w:r w:rsidRPr="00693293">
          <w:rPr>
            <w:rStyle w:val="Hyperlink"/>
            <w:noProof/>
          </w:rPr>
          <w:t>https://github.com/cjekel/piecewise_linear_fit_py</w:t>
        </w:r>
      </w:hyperlink>
    </w:p>
    <w:p w14:paraId="6BA3835C" w14:textId="77777777" w:rsidR="00693293" w:rsidRPr="00693293" w:rsidRDefault="00693293" w:rsidP="00693293">
      <w:pPr>
        <w:pStyle w:val="EndNoteBibliography"/>
        <w:rPr>
          <w:noProof/>
        </w:rPr>
      </w:pPr>
      <w:r w:rsidRPr="00693293">
        <w:rPr>
          <w:noProof/>
        </w:rPr>
        <w:t>42.</w:t>
      </w:r>
      <w:r w:rsidRPr="00693293">
        <w:rPr>
          <w:noProof/>
        </w:rPr>
        <w:tab/>
        <w:t xml:space="preserve">COVID-19 Data Repository by the Center for Systems Science and Engineering (CSSE) at Johns Hopkins University. </w:t>
      </w:r>
    </w:p>
    <w:p w14:paraId="15C7E5D8" w14:textId="77777777" w:rsidR="00693293" w:rsidRPr="00693293" w:rsidRDefault="00693293" w:rsidP="00693293">
      <w:pPr>
        <w:pStyle w:val="EndNoteBibliography"/>
        <w:rPr>
          <w:noProof/>
        </w:rPr>
      </w:pPr>
      <w:r w:rsidRPr="00693293">
        <w:rPr>
          <w:noProof/>
        </w:rPr>
        <w:t>43.</w:t>
      </w:r>
      <w:r w:rsidRPr="00693293">
        <w:rPr>
          <w:noProof/>
        </w:rPr>
        <w:tab/>
        <w:t>Roser, M., Ritchie , H., Ortiz-Ospina, E., Hasell, J.: Coronavirus Pandemic (COVID-19). OurWorldInData.org (2020) doi:</w:t>
      </w:r>
    </w:p>
    <w:p w14:paraId="797B7548" w14:textId="6367878C" w:rsidR="00A41CB4" w:rsidRDefault="0011114A">
      <w:r>
        <w:fldChar w:fldCharType="end"/>
      </w:r>
    </w:p>
    <w:sectPr w:rsidR="00A41CB4" w:rsidSect="00205CEC">
      <w:footerReference w:type="even" r:id="rId55"/>
      <w:footerReference w:type="default" r:id="rId56"/>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C72090" w14:textId="77777777" w:rsidR="00247435" w:rsidRDefault="00247435" w:rsidP="00205CEC">
      <w:r>
        <w:separator/>
      </w:r>
    </w:p>
  </w:endnote>
  <w:endnote w:type="continuationSeparator" w:id="0">
    <w:p w14:paraId="52934ED7" w14:textId="77777777" w:rsidR="00247435" w:rsidRDefault="00247435" w:rsidP="00205CEC">
      <w:r>
        <w:continuationSeparator/>
      </w:r>
    </w:p>
  </w:endnote>
  <w:endnote w:type="continuationNotice" w:id="1">
    <w:p w14:paraId="75E9A2D7" w14:textId="77777777" w:rsidR="00247435" w:rsidRDefault="002474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5724B5" w:rsidRDefault="005724B5"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5724B5" w:rsidRDefault="005724B5"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5724B5" w:rsidRDefault="005724B5"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5724B5" w:rsidRDefault="005724B5"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06761B" w14:textId="77777777" w:rsidR="00247435" w:rsidRDefault="00247435" w:rsidP="00205CEC">
      <w:r>
        <w:separator/>
      </w:r>
    </w:p>
  </w:footnote>
  <w:footnote w:type="continuationSeparator" w:id="0">
    <w:p w14:paraId="149A076D" w14:textId="77777777" w:rsidR="00247435" w:rsidRDefault="00247435" w:rsidP="00205CEC">
      <w:r>
        <w:continuationSeparator/>
      </w:r>
    </w:p>
  </w:footnote>
  <w:footnote w:type="continuationNotice" w:id="1">
    <w:p w14:paraId="65118046" w14:textId="77777777" w:rsidR="00247435" w:rsidRDefault="0024743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7555"/>
    <w:multiLevelType w:val="hybridMultilevel"/>
    <w:tmpl w:val="917A7E02"/>
    <w:lvl w:ilvl="0" w:tplc="C5ECA7A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A1B08586">
      <w:start w:val="2"/>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1C6529"/>
    <w:multiLevelType w:val="hybridMultilevel"/>
    <w:tmpl w:val="40C0957E"/>
    <w:lvl w:ilvl="0" w:tplc="DC4604C4">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38"/>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activeWritingStyle w:appName="MSWord" w:lang="it-IT" w:vendorID="64" w:dllVersion="0" w:nlCheck="1" w:checkStyle="0"/>
  <w:proofState w:spelling="clean" w:grammar="clean"/>
  <w:trackRevisions/>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w9xad2o9pv08e5wp3vr2diezd9fwtzv2vp&quot;&gt;covid-19-caution-Dupl&lt;record-ids&gt;&lt;item&gt;1&lt;/item&gt;&lt;item&gt;3&lt;/item&gt;&lt;item&gt;4&lt;/item&gt;&lt;item&gt;5&lt;/item&gt;&lt;item&gt;6&lt;/item&gt;&lt;/record-ids&gt;&lt;/item&gt;&lt;/Libraries&gt;"/>
  </w:docVars>
  <w:rsids>
    <w:rsidRoot w:val="0014064D"/>
    <w:rsid w:val="0000227E"/>
    <w:rsid w:val="00002DF1"/>
    <w:rsid w:val="00004F16"/>
    <w:rsid w:val="00006C70"/>
    <w:rsid w:val="00014A64"/>
    <w:rsid w:val="00021AD8"/>
    <w:rsid w:val="00025309"/>
    <w:rsid w:val="000362AC"/>
    <w:rsid w:val="000410C2"/>
    <w:rsid w:val="0004656E"/>
    <w:rsid w:val="0004675E"/>
    <w:rsid w:val="00052373"/>
    <w:rsid w:val="000702F7"/>
    <w:rsid w:val="000708E9"/>
    <w:rsid w:val="00072537"/>
    <w:rsid w:val="00072A9A"/>
    <w:rsid w:val="00077136"/>
    <w:rsid w:val="000805D4"/>
    <w:rsid w:val="00081ED4"/>
    <w:rsid w:val="00096B6B"/>
    <w:rsid w:val="000A24CA"/>
    <w:rsid w:val="000A5341"/>
    <w:rsid w:val="000A5FD6"/>
    <w:rsid w:val="000B30B8"/>
    <w:rsid w:val="000D50B2"/>
    <w:rsid w:val="000D7C0D"/>
    <w:rsid w:val="000E2A92"/>
    <w:rsid w:val="001003C1"/>
    <w:rsid w:val="00101D01"/>
    <w:rsid w:val="0010500C"/>
    <w:rsid w:val="00111098"/>
    <w:rsid w:val="0011114A"/>
    <w:rsid w:val="00123A08"/>
    <w:rsid w:val="001267A8"/>
    <w:rsid w:val="00130C34"/>
    <w:rsid w:val="00134AA5"/>
    <w:rsid w:val="0014064D"/>
    <w:rsid w:val="00141EC7"/>
    <w:rsid w:val="001508F4"/>
    <w:rsid w:val="001663E6"/>
    <w:rsid w:val="00172775"/>
    <w:rsid w:val="00176998"/>
    <w:rsid w:val="00183653"/>
    <w:rsid w:val="001932BB"/>
    <w:rsid w:val="001A458D"/>
    <w:rsid w:val="001A4D37"/>
    <w:rsid w:val="001B4B3B"/>
    <w:rsid w:val="001B74F6"/>
    <w:rsid w:val="001C0372"/>
    <w:rsid w:val="001C653A"/>
    <w:rsid w:val="001C76B6"/>
    <w:rsid w:val="001D2E87"/>
    <w:rsid w:val="001D3AEF"/>
    <w:rsid w:val="001D5F94"/>
    <w:rsid w:val="001E3962"/>
    <w:rsid w:val="0020070B"/>
    <w:rsid w:val="00200EA8"/>
    <w:rsid w:val="00201C51"/>
    <w:rsid w:val="00205CEC"/>
    <w:rsid w:val="00211CDF"/>
    <w:rsid w:val="00222A72"/>
    <w:rsid w:val="00225626"/>
    <w:rsid w:val="00227F4E"/>
    <w:rsid w:val="0023072A"/>
    <w:rsid w:val="00231C89"/>
    <w:rsid w:val="00235CE6"/>
    <w:rsid w:val="0024322C"/>
    <w:rsid w:val="00243B58"/>
    <w:rsid w:val="0024554E"/>
    <w:rsid w:val="00247435"/>
    <w:rsid w:val="00250AAA"/>
    <w:rsid w:val="00254972"/>
    <w:rsid w:val="002633A9"/>
    <w:rsid w:val="0026404D"/>
    <w:rsid w:val="00275BBB"/>
    <w:rsid w:val="0027686B"/>
    <w:rsid w:val="002B1595"/>
    <w:rsid w:val="002C4E62"/>
    <w:rsid w:val="002C669F"/>
    <w:rsid w:val="002D1BB0"/>
    <w:rsid w:val="002D26F6"/>
    <w:rsid w:val="002E169A"/>
    <w:rsid w:val="002E25F7"/>
    <w:rsid w:val="002E6E35"/>
    <w:rsid w:val="002F4B8E"/>
    <w:rsid w:val="00312569"/>
    <w:rsid w:val="00313967"/>
    <w:rsid w:val="00316F9C"/>
    <w:rsid w:val="00326435"/>
    <w:rsid w:val="003475CB"/>
    <w:rsid w:val="00362D8B"/>
    <w:rsid w:val="003679E9"/>
    <w:rsid w:val="00374A88"/>
    <w:rsid w:val="00386D10"/>
    <w:rsid w:val="003976D4"/>
    <w:rsid w:val="003A0EFF"/>
    <w:rsid w:val="003B0E83"/>
    <w:rsid w:val="003B3411"/>
    <w:rsid w:val="003B726D"/>
    <w:rsid w:val="003E07A2"/>
    <w:rsid w:val="003E6B6A"/>
    <w:rsid w:val="003E6BA5"/>
    <w:rsid w:val="003F5B17"/>
    <w:rsid w:val="00403B49"/>
    <w:rsid w:val="00406BA4"/>
    <w:rsid w:val="00407D1B"/>
    <w:rsid w:val="004117B2"/>
    <w:rsid w:val="004200C1"/>
    <w:rsid w:val="004360EA"/>
    <w:rsid w:val="00445305"/>
    <w:rsid w:val="004707EC"/>
    <w:rsid w:val="00492D0E"/>
    <w:rsid w:val="004943D1"/>
    <w:rsid w:val="004A07DA"/>
    <w:rsid w:val="004A18DA"/>
    <w:rsid w:val="004B0294"/>
    <w:rsid w:val="004B752F"/>
    <w:rsid w:val="004C58E1"/>
    <w:rsid w:val="004C7DAA"/>
    <w:rsid w:val="004E011C"/>
    <w:rsid w:val="004E273D"/>
    <w:rsid w:val="004E60D3"/>
    <w:rsid w:val="005039AD"/>
    <w:rsid w:val="00517FA0"/>
    <w:rsid w:val="00523A82"/>
    <w:rsid w:val="005339B0"/>
    <w:rsid w:val="0054135A"/>
    <w:rsid w:val="00545522"/>
    <w:rsid w:val="005724B5"/>
    <w:rsid w:val="0057313C"/>
    <w:rsid w:val="00580A50"/>
    <w:rsid w:val="00582E88"/>
    <w:rsid w:val="00585534"/>
    <w:rsid w:val="00591EE7"/>
    <w:rsid w:val="005A194B"/>
    <w:rsid w:val="005A248A"/>
    <w:rsid w:val="005C179C"/>
    <w:rsid w:val="005C3992"/>
    <w:rsid w:val="005D258F"/>
    <w:rsid w:val="005D649F"/>
    <w:rsid w:val="005E07EF"/>
    <w:rsid w:val="005F0145"/>
    <w:rsid w:val="005F1C93"/>
    <w:rsid w:val="005F3B46"/>
    <w:rsid w:val="005F7E90"/>
    <w:rsid w:val="00600F90"/>
    <w:rsid w:val="00615B64"/>
    <w:rsid w:val="00620DA2"/>
    <w:rsid w:val="00622360"/>
    <w:rsid w:val="006465EE"/>
    <w:rsid w:val="00656A28"/>
    <w:rsid w:val="00671EB8"/>
    <w:rsid w:val="006836A1"/>
    <w:rsid w:val="00693293"/>
    <w:rsid w:val="006978B2"/>
    <w:rsid w:val="006A1118"/>
    <w:rsid w:val="006B0AED"/>
    <w:rsid w:val="006B2018"/>
    <w:rsid w:val="006B7A29"/>
    <w:rsid w:val="006E17CC"/>
    <w:rsid w:val="006E68C6"/>
    <w:rsid w:val="006F0953"/>
    <w:rsid w:val="006F28FA"/>
    <w:rsid w:val="0070512D"/>
    <w:rsid w:val="00707395"/>
    <w:rsid w:val="007160E2"/>
    <w:rsid w:val="007238FC"/>
    <w:rsid w:val="007308B6"/>
    <w:rsid w:val="007379AA"/>
    <w:rsid w:val="007506F5"/>
    <w:rsid w:val="00760B56"/>
    <w:rsid w:val="00770D6E"/>
    <w:rsid w:val="007721E5"/>
    <w:rsid w:val="00777D93"/>
    <w:rsid w:val="00781A18"/>
    <w:rsid w:val="00783CA3"/>
    <w:rsid w:val="00785D57"/>
    <w:rsid w:val="00787E3D"/>
    <w:rsid w:val="007B048D"/>
    <w:rsid w:val="007B17AF"/>
    <w:rsid w:val="007B596B"/>
    <w:rsid w:val="007B63DA"/>
    <w:rsid w:val="007C0877"/>
    <w:rsid w:val="007C5044"/>
    <w:rsid w:val="007D1E71"/>
    <w:rsid w:val="007D448D"/>
    <w:rsid w:val="007D68F4"/>
    <w:rsid w:val="007D7C63"/>
    <w:rsid w:val="007E73A9"/>
    <w:rsid w:val="008015F4"/>
    <w:rsid w:val="00814919"/>
    <w:rsid w:val="0083085D"/>
    <w:rsid w:val="00831BED"/>
    <w:rsid w:val="00836B82"/>
    <w:rsid w:val="00837C60"/>
    <w:rsid w:val="00843679"/>
    <w:rsid w:val="00870360"/>
    <w:rsid w:val="008928AF"/>
    <w:rsid w:val="008945B5"/>
    <w:rsid w:val="00895D36"/>
    <w:rsid w:val="008A3669"/>
    <w:rsid w:val="008A56AF"/>
    <w:rsid w:val="008A627F"/>
    <w:rsid w:val="008B2094"/>
    <w:rsid w:val="008B7610"/>
    <w:rsid w:val="008C1006"/>
    <w:rsid w:val="008C58D6"/>
    <w:rsid w:val="008D4DAF"/>
    <w:rsid w:val="008D656A"/>
    <w:rsid w:val="008E1C44"/>
    <w:rsid w:val="008E2428"/>
    <w:rsid w:val="008E5186"/>
    <w:rsid w:val="00904403"/>
    <w:rsid w:val="00905C25"/>
    <w:rsid w:val="00910621"/>
    <w:rsid w:val="00916FF1"/>
    <w:rsid w:val="00924DF1"/>
    <w:rsid w:val="00925DE6"/>
    <w:rsid w:val="00927074"/>
    <w:rsid w:val="00936A37"/>
    <w:rsid w:val="00953AF0"/>
    <w:rsid w:val="0096593C"/>
    <w:rsid w:val="0097029C"/>
    <w:rsid w:val="00971C1E"/>
    <w:rsid w:val="009723F1"/>
    <w:rsid w:val="00982B35"/>
    <w:rsid w:val="00997612"/>
    <w:rsid w:val="009A4676"/>
    <w:rsid w:val="009B7339"/>
    <w:rsid w:val="009C03BC"/>
    <w:rsid w:val="009C6B94"/>
    <w:rsid w:val="009C70C1"/>
    <w:rsid w:val="009C74B5"/>
    <w:rsid w:val="009D0B3E"/>
    <w:rsid w:val="009E2257"/>
    <w:rsid w:val="009E453D"/>
    <w:rsid w:val="009F4214"/>
    <w:rsid w:val="00A07926"/>
    <w:rsid w:val="00A1691C"/>
    <w:rsid w:val="00A41CB4"/>
    <w:rsid w:val="00A53F9F"/>
    <w:rsid w:val="00A571AD"/>
    <w:rsid w:val="00A747C9"/>
    <w:rsid w:val="00A83AE9"/>
    <w:rsid w:val="00A905F2"/>
    <w:rsid w:val="00AA6EE7"/>
    <w:rsid w:val="00AA705A"/>
    <w:rsid w:val="00AC7395"/>
    <w:rsid w:val="00AD39E5"/>
    <w:rsid w:val="00AD44D7"/>
    <w:rsid w:val="00AD48E8"/>
    <w:rsid w:val="00AE0090"/>
    <w:rsid w:val="00AE2502"/>
    <w:rsid w:val="00AE4C8A"/>
    <w:rsid w:val="00AE4D83"/>
    <w:rsid w:val="00AF0ADB"/>
    <w:rsid w:val="00B05583"/>
    <w:rsid w:val="00B07D82"/>
    <w:rsid w:val="00B12CEC"/>
    <w:rsid w:val="00B15680"/>
    <w:rsid w:val="00B16E3E"/>
    <w:rsid w:val="00B2575D"/>
    <w:rsid w:val="00B776D8"/>
    <w:rsid w:val="00B81293"/>
    <w:rsid w:val="00B9464A"/>
    <w:rsid w:val="00BA2B13"/>
    <w:rsid w:val="00BA3A52"/>
    <w:rsid w:val="00BC531D"/>
    <w:rsid w:val="00C04966"/>
    <w:rsid w:val="00C12E16"/>
    <w:rsid w:val="00C12F27"/>
    <w:rsid w:val="00C27C51"/>
    <w:rsid w:val="00C35442"/>
    <w:rsid w:val="00C35EF1"/>
    <w:rsid w:val="00C45510"/>
    <w:rsid w:val="00C80F92"/>
    <w:rsid w:val="00C81F24"/>
    <w:rsid w:val="00C86CE6"/>
    <w:rsid w:val="00C977CC"/>
    <w:rsid w:val="00CA24E5"/>
    <w:rsid w:val="00CA3B20"/>
    <w:rsid w:val="00CA6E4C"/>
    <w:rsid w:val="00CB4CC3"/>
    <w:rsid w:val="00CC1644"/>
    <w:rsid w:val="00CD04BD"/>
    <w:rsid w:val="00CD16AA"/>
    <w:rsid w:val="00CD3420"/>
    <w:rsid w:val="00CD5AFA"/>
    <w:rsid w:val="00CE0ECA"/>
    <w:rsid w:val="00CE1077"/>
    <w:rsid w:val="00CE23F1"/>
    <w:rsid w:val="00CE2D64"/>
    <w:rsid w:val="00CE45E7"/>
    <w:rsid w:val="00CE5B67"/>
    <w:rsid w:val="00CE6D85"/>
    <w:rsid w:val="00CF1226"/>
    <w:rsid w:val="00CF2600"/>
    <w:rsid w:val="00CF546D"/>
    <w:rsid w:val="00D06DEB"/>
    <w:rsid w:val="00D30CA0"/>
    <w:rsid w:val="00D37222"/>
    <w:rsid w:val="00D50025"/>
    <w:rsid w:val="00D509E0"/>
    <w:rsid w:val="00D53CC1"/>
    <w:rsid w:val="00D5526F"/>
    <w:rsid w:val="00D57DEA"/>
    <w:rsid w:val="00D713FF"/>
    <w:rsid w:val="00D726B6"/>
    <w:rsid w:val="00D75906"/>
    <w:rsid w:val="00D767D6"/>
    <w:rsid w:val="00D815EE"/>
    <w:rsid w:val="00D81B1A"/>
    <w:rsid w:val="00D827B2"/>
    <w:rsid w:val="00D918BF"/>
    <w:rsid w:val="00D91ED1"/>
    <w:rsid w:val="00D9228A"/>
    <w:rsid w:val="00D933A0"/>
    <w:rsid w:val="00D9479B"/>
    <w:rsid w:val="00DA1594"/>
    <w:rsid w:val="00DB0C24"/>
    <w:rsid w:val="00DB4722"/>
    <w:rsid w:val="00DC3505"/>
    <w:rsid w:val="00DD18D7"/>
    <w:rsid w:val="00DE00A8"/>
    <w:rsid w:val="00E027AC"/>
    <w:rsid w:val="00E029E4"/>
    <w:rsid w:val="00E15AF0"/>
    <w:rsid w:val="00E243CA"/>
    <w:rsid w:val="00E32672"/>
    <w:rsid w:val="00E40DEC"/>
    <w:rsid w:val="00E443F4"/>
    <w:rsid w:val="00E501A1"/>
    <w:rsid w:val="00E50473"/>
    <w:rsid w:val="00E529B4"/>
    <w:rsid w:val="00E617A3"/>
    <w:rsid w:val="00E626CB"/>
    <w:rsid w:val="00E70D1A"/>
    <w:rsid w:val="00E744EA"/>
    <w:rsid w:val="00E76A30"/>
    <w:rsid w:val="00E777CF"/>
    <w:rsid w:val="00E838A3"/>
    <w:rsid w:val="00EB7F90"/>
    <w:rsid w:val="00EC0319"/>
    <w:rsid w:val="00EC1907"/>
    <w:rsid w:val="00EE16A3"/>
    <w:rsid w:val="00EE5E34"/>
    <w:rsid w:val="00EE6A1A"/>
    <w:rsid w:val="00EF38A5"/>
    <w:rsid w:val="00F1292F"/>
    <w:rsid w:val="00F170E7"/>
    <w:rsid w:val="00F21393"/>
    <w:rsid w:val="00F24362"/>
    <w:rsid w:val="00F2641B"/>
    <w:rsid w:val="00F321A7"/>
    <w:rsid w:val="00F3368C"/>
    <w:rsid w:val="00F420BE"/>
    <w:rsid w:val="00F51803"/>
    <w:rsid w:val="00F639C0"/>
    <w:rsid w:val="00F63C94"/>
    <w:rsid w:val="00F66BBC"/>
    <w:rsid w:val="00F736D6"/>
    <w:rsid w:val="00F95C6B"/>
    <w:rsid w:val="00FA1A84"/>
    <w:rsid w:val="00FA269F"/>
    <w:rsid w:val="00FA4D34"/>
    <w:rsid w:val="00FA5E93"/>
    <w:rsid w:val="00FA6B4E"/>
    <w:rsid w:val="00FB389E"/>
    <w:rsid w:val="00FC0501"/>
    <w:rsid w:val="00FD172A"/>
    <w:rsid w:val="00FD7B39"/>
    <w:rsid w:val="00FE325E"/>
    <w:rsid w:val="00FE5E9E"/>
    <w:rsid w:val="00FF280D"/>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54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A0EF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unhideWhenUsed/>
    <w:rsid w:val="00783CA3"/>
    <w:rPr>
      <w:sz w:val="20"/>
      <w:szCs w:val="20"/>
    </w:rPr>
  </w:style>
  <w:style w:type="character" w:customStyle="1" w:styleId="CommentTextChar">
    <w:name w:val="Comment Text Char"/>
    <w:basedOn w:val="DefaultParagraphFont"/>
    <w:link w:val="CommentText"/>
    <w:uiPriority w:val="99"/>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 w:type="paragraph" w:styleId="HTMLPreformatted">
    <w:name w:val="HTML Preformatted"/>
    <w:basedOn w:val="Normal"/>
    <w:link w:val="HTMLPreformattedChar"/>
    <w:uiPriority w:val="99"/>
    <w:semiHidden/>
    <w:unhideWhenUsed/>
    <w:rsid w:val="00176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76998"/>
    <w:rPr>
      <w:rFonts w:ascii="Courier New" w:eastAsia="Times New Roman" w:hAnsi="Courier New" w:cs="Courier New"/>
      <w:sz w:val="20"/>
      <w:szCs w:val="20"/>
      <w:lang w:eastAsia="en-GB"/>
    </w:rPr>
  </w:style>
  <w:style w:type="character" w:customStyle="1" w:styleId="Heading2Char">
    <w:name w:val="Heading 2 Char"/>
    <w:basedOn w:val="DefaultParagraphFont"/>
    <w:link w:val="Heading2"/>
    <w:uiPriority w:val="9"/>
    <w:rsid w:val="0024554E"/>
    <w:rPr>
      <w:rFonts w:asciiTheme="majorHAnsi" w:eastAsiaTheme="majorEastAsia" w:hAnsiTheme="majorHAnsi" w:cstheme="majorBidi"/>
      <w:color w:val="2F5496" w:themeColor="accent1" w:themeShade="BF"/>
      <w:sz w:val="26"/>
      <w:szCs w:val="26"/>
      <w:lang w:val="en-AU"/>
    </w:rPr>
  </w:style>
  <w:style w:type="character" w:customStyle="1" w:styleId="Heading3Char">
    <w:name w:val="Heading 3 Char"/>
    <w:basedOn w:val="DefaultParagraphFont"/>
    <w:link w:val="Heading3"/>
    <w:uiPriority w:val="9"/>
    <w:rsid w:val="003A0EFF"/>
    <w:rPr>
      <w:rFonts w:asciiTheme="majorHAnsi" w:eastAsiaTheme="majorEastAsia" w:hAnsiTheme="majorHAnsi" w:cstheme="majorBidi"/>
      <w:color w:val="1F3763" w:themeColor="accent1" w:themeShade="7F"/>
      <w:lang w:val="en-AU"/>
    </w:rPr>
  </w:style>
  <w:style w:type="paragraph" w:styleId="Revision">
    <w:name w:val="Revision"/>
    <w:hidden/>
    <w:uiPriority w:val="99"/>
    <w:semiHidden/>
    <w:rsid w:val="00693293"/>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780526">
      <w:bodyDiv w:val="1"/>
      <w:marLeft w:val="0"/>
      <w:marRight w:val="0"/>
      <w:marTop w:val="0"/>
      <w:marBottom w:val="0"/>
      <w:divBdr>
        <w:top w:val="none" w:sz="0" w:space="0" w:color="auto"/>
        <w:left w:val="none" w:sz="0" w:space="0" w:color="auto"/>
        <w:bottom w:val="none" w:sz="0" w:space="0" w:color="auto"/>
        <w:right w:val="none" w:sz="0" w:space="0" w:color="auto"/>
      </w:divBdr>
    </w:div>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393894589">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38801923">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375928984">
      <w:bodyDiv w:val="1"/>
      <w:marLeft w:val="0"/>
      <w:marRight w:val="0"/>
      <w:marTop w:val="0"/>
      <w:marBottom w:val="0"/>
      <w:divBdr>
        <w:top w:val="none" w:sz="0" w:space="0" w:color="auto"/>
        <w:left w:val="none" w:sz="0" w:space="0" w:color="auto"/>
        <w:bottom w:val="none" w:sz="0" w:space="0" w:color="auto"/>
        <w:right w:val="none" w:sz="0" w:space="0" w:color="auto"/>
      </w:divBdr>
    </w:div>
    <w:div w:id="1669364661">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 w:id="1750348516">
      <w:bodyDiv w:val="1"/>
      <w:marLeft w:val="0"/>
      <w:marRight w:val="0"/>
      <w:marTop w:val="0"/>
      <w:marBottom w:val="0"/>
      <w:divBdr>
        <w:top w:val="none" w:sz="0" w:space="0" w:color="auto"/>
        <w:left w:val="none" w:sz="0" w:space="0" w:color="auto"/>
        <w:bottom w:val="none" w:sz="0" w:space="0" w:color="auto"/>
        <w:right w:val="none" w:sz="0" w:space="0" w:color="auto"/>
      </w:divBdr>
    </w:div>
    <w:div w:id="1815564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emf"/><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emf"/><Relationship Id="rId53" Type="http://schemas.openxmlformats.org/officeDocument/2006/relationships/hyperlink" Target="https://www.researchgate.net/publication/340295625_Planning_as_Inference_in_Epidemiological_Models" TargetMode="External"/><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PublicHealthEngland/pygom" TargetMode="External"/><Relationship Id="rId14" Type="http://schemas.openxmlformats.org/officeDocument/2006/relationships/image" Target="media/image5.tif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emf"/><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oter" Target="footer2.xml"/><Relationship Id="rId8" Type="http://schemas.openxmlformats.org/officeDocument/2006/relationships/hyperlink" Target="https://github" TargetMode="Externa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hyperlink" Target="https://github.com/cjekel/piecewise_linear_fit_p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emf"/><Relationship Id="rId36" Type="http://schemas.openxmlformats.org/officeDocument/2006/relationships/image" Target="media/image27.png"/><Relationship Id="rId49" Type="http://schemas.openxmlformats.org/officeDocument/2006/relationships/image" Target="media/image40.emf"/><Relationship Id="rId57" Type="http://schemas.openxmlformats.org/officeDocument/2006/relationships/fontTable" Target="fontTable.xml"/><Relationship Id="rId10" Type="http://schemas.openxmlformats.org/officeDocument/2006/relationships/image" Target="media/image1.emf"/><Relationship Id="rId31" Type="http://schemas.openxmlformats.org/officeDocument/2006/relationships/image" Target="media/image22.emf"/><Relationship Id="rId44" Type="http://schemas.openxmlformats.org/officeDocument/2006/relationships/image" Target="media/image35.png"/><Relationship Id="rId52" Type="http://schemas.openxmlformats.org/officeDocument/2006/relationships/image" Target="media/image4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33</Pages>
  <Words>12493</Words>
  <Characters>71211</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83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6</cp:revision>
  <dcterms:created xsi:type="dcterms:W3CDTF">2020-10-11T05:26:00Z</dcterms:created>
  <dcterms:modified xsi:type="dcterms:W3CDTF">2020-10-12T06:13:00Z</dcterms:modified>
</cp:coreProperties>
</file>